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Default="00A01D83" w:rsidP="00E92335">
      <w:pPr>
        <w:spacing w:line="480" w:lineRule="auto"/>
      </w:pPr>
      <w:r w:rsidRPr="00026996">
        <w:rPr>
          <w:i/>
          <w:iCs/>
        </w:rPr>
        <w:t>mspms</w:t>
      </w:r>
      <w:r w:rsidRPr="00A01D83">
        <w:t xml:space="preserve">: A Comprehensive R Package and </w:t>
      </w:r>
      <w:r w:rsidR="00C62B21">
        <w:t xml:space="preserve">Graphic Interface </w:t>
      </w:r>
      <w:r w:rsidRPr="00A01D83">
        <w:t>for Multiplex Substrate Profiling by Mass Spectrometry</w:t>
      </w:r>
      <w:r w:rsidR="00C62B21">
        <w:t xml:space="preserve"> Analysis</w:t>
      </w:r>
    </w:p>
    <w:p w14:paraId="7E2AAC66" w14:textId="5D5F35BE"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453F968F" w14:textId="18C8200A" w:rsidR="00233267" w:rsidRPr="00233267" w:rsidRDefault="00233267" w:rsidP="00233267">
      <w:pPr>
        <w:spacing w:line="480" w:lineRule="auto"/>
      </w:pPr>
      <w:r w:rsidRPr="00233267">
        <w:t xml:space="preserve">Multiplex Substrate Profiling by Mass Spectrometry (MSP-MS) is a powerful method for determining the substrate specificity of proteolytic enzymes, </w:t>
      </w:r>
      <w:r w:rsidR="00A1615A">
        <w:t xml:space="preserve">knowledge </w:t>
      </w:r>
      <w:r>
        <w:t>key</w:t>
      </w:r>
      <w:r w:rsidRPr="00233267">
        <w:t xml:space="preserve"> for developing protease inhibitors, diagnostics, and protease-activated therapeutics. However, the complex datasets generated by MSP-MS pose significant analytical challenges. To address this, we developed </w:t>
      </w:r>
      <w:r w:rsidRPr="00233267">
        <w:rPr>
          <w:i/>
          <w:iCs/>
        </w:rPr>
        <w:t>mspms</w:t>
      </w:r>
      <w:r w:rsidRPr="00233267">
        <w:t xml:space="preserve">, a Bioconductor R package </w:t>
      </w:r>
      <w:r w:rsidR="00A1615A">
        <w:t>complemented by an</w:t>
      </w:r>
      <w:r w:rsidRPr="00233267">
        <w:t xml:space="preserve"> intuitive graphical interface. </w:t>
      </w:r>
      <w:r>
        <w:rPr>
          <w:i/>
          <w:iCs/>
        </w:rPr>
        <w:t>M</w:t>
      </w:r>
      <w:r w:rsidRPr="00233267">
        <w:rPr>
          <w:i/>
          <w:iCs/>
        </w:rPr>
        <w:t>spms</w:t>
      </w:r>
      <w:r w:rsidRPr="00233267">
        <w:t xml:space="preserve"> streamlines MSP-MS data analysis by standardizing workflows for data preparation, processing, statistical analysis, and visualization. Designed for accessibility, it serves both advanced users via the R package and broader audiences through the web interface.</w:t>
      </w:r>
    </w:p>
    <w:p w14:paraId="3884FF89" w14:textId="0F20F2FE" w:rsidR="002C3D29" w:rsidRPr="002C3D29" w:rsidRDefault="00233267" w:rsidP="002C3D29">
      <w:pPr>
        <w:spacing w:line="480" w:lineRule="auto"/>
      </w:pPr>
      <w:r w:rsidRPr="00233267">
        <w:lastRenderedPageBreak/>
        <w:t xml:space="preserve">We validated </w:t>
      </w:r>
      <w:r w:rsidRPr="00233267">
        <w:rPr>
          <w:i/>
          <w:iCs/>
        </w:rPr>
        <w:t>mspms</w:t>
      </w:r>
      <w:r w:rsidRPr="00233267">
        <w:t xml:space="preserve"> by profiling the substrate specificity of four well-characterized cathepsins (A–D), demonstrating its ability to reliably capture expected substrate specificities. As the first publicly available platform for MSP-MS data analysis, </w:t>
      </w:r>
      <w:r w:rsidRPr="00233267">
        <w:rPr>
          <w:i/>
          <w:iCs/>
        </w:rPr>
        <w:t>mspms</w:t>
      </w:r>
      <w:r w:rsidRPr="00233267">
        <w:t xml:space="preserve"> delivers comprehensive functionality, transparency, and ease of use, making it a valuable resource for the protease research community.</w:t>
      </w:r>
      <w:r>
        <w:t xml:space="preserve"> </w:t>
      </w:r>
      <w:r w:rsidR="00726ADE">
        <w:t>Access to</w:t>
      </w:r>
      <w:r w:rsidR="00B94C09">
        <w:t xml:space="preserve"> </w:t>
      </w:r>
      <w:r w:rsidR="00B94C09" w:rsidRPr="005622E6">
        <w:rPr>
          <w:i/>
          <w:iCs/>
        </w:rPr>
        <w:t>m</w:t>
      </w:r>
      <w:r w:rsidR="002D23C9" w:rsidRPr="005622E6">
        <w:rPr>
          <w:i/>
          <w:iCs/>
        </w:rPr>
        <w:t>spms</w:t>
      </w:r>
      <w:r w:rsidR="002D23C9">
        <w:t xml:space="preserve"> is available through the Bioconductor project at </w:t>
      </w:r>
      <w:hyperlink r:id="rId8" w:history="1">
        <w:r w:rsidR="002D23C9" w:rsidRPr="00BA5FE6">
          <w:rPr>
            <w:rStyle w:val="Hyperlink"/>
          </w:rPr>
          <w:t>https://bioconductor.org/packages/mspms</w:t>
        </w:r>
      </w:hyperlink>
      <w:r w:rsidR="002D23C9">
        <w:t xml:space="preserve">, and a graphic interface is </w:t>
      </w:r>
      <w:proofErr w:type="spellStart"/>
      <w:r w:rsidR="00AB65EC">
        <w:t>avalible</w:t>
      </w:r>
      <w:proofErr w:type="spellEnd"/>
      <w:r w:rsidR="002D23C9">
        <w:t xml:space="preserve"> at </w:t>
      </w:r>
      <w:hyperlink r:id="rId9" w:history="1">
        <w:r w:rsidR="002D23C9" w:rsidRPr="002D23C9">
          <w:rPr>
            <w:rStyle w:val="Hyperlink"/>
          </w:rPr>
          <w:t>https://gonzalezlab.shinyapps.io/mspms_shiny/.</w:t>
        </w:r>
      </w:hyperlink>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97CB07B" w14:textId="11B676F2" w:rsidR="00F41353" w:rsidRDefault="002C3D29" w:rsidP="00E92335">
      <w:pPr>
        <w:spacing w:line="480" w:lineRule="auto"/>
      </w:pPr>
      <w:r w:rsidRPr="002C3D29">
        <w:t>Proteases play crucial roles in a wide range of biological processes, from digestion and immunity to cancer and neurodegenerative diseases</w:t>
      </w:r>
      <w:r w:rsidR="00E3194C">
        <w:fldChar w:fldCharType="begin"/>
      </w:r>
      <w:r w:rsidR="00E3194C">
        <w:instrText xml:space="preserve"> ADDIN ZOTERO_ITEM CSL_CITATION {"citationID":"NMcW38w7","properties":{"formattedCitation":"\\super 1\\nosupersub{}","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fldChar w:fldCharType="separate"/>
      </w:r>
      <w:r w:rsidR="00E3194C" w:rsidRPr="00E3194C">
        <w:rPr>
          <w:rFonts w:ascii="Aptos" w:cs="Times New Roman"/>
          <w:vertAlign w:val="superscript"/>
        </w:rPr>
        <w:t>1</w:t>
      </w:r>
      <w:r w:rsidR="00E3194C">
        <w:fldChar w:fldCharType="end"/>
      </w:r>
      <w:r w:rsidRPr="002C3D29">
        <w:t xml:space="preserve">. Understanding the substrate specificity of </w:t>
      </w:r>
      <w:r w:rsidR="00CF2A2E">
        <w:t xml:space="preserve">these </w:t>
      </w:r>
      <w:r w:rsidRPr="002C3D29">
        <w:t>enzymes is essential for designing inhibitors, diagnostics, and protease-activated therapeutics</w:t>
      </w:r>
      <w:r w:rsidR="00E3194C">
        <w:fldChar w:fldCharType="begin"/>
      </w:r>
      <w:r w:rsidR="00E3194C">
        <w:instrText xml:space="preserve"> ADDIN ZOTERO_ITEM CSL_CITATION {"citationID":"17E0EpQB","properties":{"formattedCitation":"\\super 2\\nosupersub{}","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fldChar w:fldCharType="separate"/>
      </w:r>
      <w:r w:rsidR="00E3194C" w:rsidRPr="00E3194C">
        <w:rPr>
          <w:rFonts w:ascii="Aptos" w:cs="Times New Roman"/>
          <w:vertAlign w:val="superscript"/>
        </w:rPr>
        <w:t>2</w:t>
      </w:r>
      <w:r w:rsidR="00E3194C">
        <w:fldChar w:fldCharType="end"/>
      </w:r>
      <w:r w:rsidRPr="002C3D29">
        <w:t xml:space="preserve">. One of the most effective methods for determining protease substrate specificity is </w:t>
      </w:r>
      <w:r w:rsidRPr="005B324E">
        <w:t>Multiplex Substrate Profiling by Mass Spectrometry (MSP-MS)</w:t>
      </w:r>
      <w:r w:rsidR="00E3194C">
        <w:fldChar w:fldCharType="begin"/>
      </w:r>
      <w:r w:rsidR="00E3194C">
        <w:instrText xml:space="preserve"> ADDIN ZOTERO_ITEM CSL_CITATION {"citationID":"h5ZdsQTm","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fldChar w:fldCharType="separate"/>
      </w:r>
      <w:r w:rsidR="00E3194C" w:rsidRPr="00E3194C">
        <w:rPr>
          <w:rFonts w:ascii="Aptos" w:cs="Times New Roman"/>
          <w:vertAlign w:val="superscript"/>
        </w:rPr>
        <w:t>3</w:t>
      </w:r>
      <w:r w:rsidR="00E3194C">
        <w:fldChar w:fldCharType="end"/>
      </w:r>
      <w:r w:rsidRPr="002C3D29">
        <w:t xml:space="preserve">. This technique involves incubating a </w:t>
      </w:r>
      <w:r w:rsidR="005E5879">
        <w:t xml:space="preserve">rationally </w:t>
      </w:r>
      <w:r w:rsidRPr="002C3D29">
        <w:t>designed peptide library with a protease or protease-containing sample and using mass spectrometry to identify the resulting cleavage products, revealing the enzyme's substrate preferences</w:t>
      </w:r>
      <w:r w:rsidR="00E3194C">
        <w:fldChar w:fldCharType="begin"/>
      </w:r>
      <w:r w:rsidR="00E3194C">
        <w:instrText xml:space="preserve"> ADDIN ZOTERO_ITEM CSL_CITATION {"citationID":"oTRH4bLL","properties":{"formattedCitation":"\\super 4\\nosupersub{}","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fldChar w:fldCharType="separate"/>
      </w:r>
      <w:r w:rsidR="00E3194C" w:rsidRPr="00E3194C">
        <w:rPr>
          <w:rFonts w:ascii="Aptos" w:cs="Times New Roman"/>
          <w:vertAlign w:val="superscript"/>
        </w:rPr>
        <w:t>4</w:t>
      </w:r>
      <w:r w:rsidR="00E3194C">
        <w:fldChar w:fldCharType="end"/>
      </w:r>
      <w:r w:rsidRPr="002C3D29">
        <w:t>.</w:t>
      </w:r>
    </w:p>
    <w:p w14:paraId="457B0B77" w14:textId="77777777" w:rsidR="002C3D29" w:rsidRPr="00F41353" w:rsidRDefault="002C3D29" w:rsidP="00E92335">
      <w:pPr>
        <w:spacing w:line="480" w:lineRule="auto"/>
      </w:pPr>
    </w:p>
    <w:p w14:paraId="6C42982A" w14:textId="2943DA6B" w:rsidR="002C3D29" w:rsidRDefault="00281084" w:rsidP="00E92335">
      <w:pPr>
        <w:spacing w:line="480" w:lineRule="auto"/>
      </w:pPr>
      <w:r>
        <w:t>The data produced by MSP-MS</w:t>
      </w:r>
      <w:r w:rsidR="002C3D29" w:rsidRPr="002C3D29">
        <w:t xml:space="preserve"> are complex and </w:t>
      </w:r>
      <w:r w:rsidR="000D0A7D">
        <w:t>multi</w:t>
      </w:r>
      <w:r w:rsidR="002C3D29" w:rsidRPr="002C3D29">
        <w:t xml:space="preserve">-dimensional. Accurate interpretation of </w:t>
      </w:r>
      <w:r w:rsidR="00AC090D">
        <w:t>these</w:t>
      </w:r>
      <w:r w:rsidR="002C3D29" w:rsidRPr="002C3D29">
        <w:t xml:space="preserve"> results requires rigorous data analysis, encompassing multiple steps: </w:t>
      </w:r>
      <w:r w:rsidR="00AC090D">
        <w:t xml:space="preserve">preparing </w:t>
      </w:r>
      <w:r w:rsidR="002C3D29">
        <w:t>the data (identifying cleavage motifs, and positions)</w:t>
      </w:r>
      <w:r w:rsidR="002C3D29" w:rsidRPr="002C3D29">
        <w:t xml:space="preserve">, </w:t>
      </w:r>
      <w:r w:rsidR="002C3D29">
        <w:t>processing the data (</w:t>
      </w:r>
      <w:r w:rsidR="00AC090D">
        <w:t xml:space="preserve">data transformation, </w:t>
      </w:r>
      <w:r w:rsidR="002C3D29">
        <w:t>normalization</w:t>
      </w:r>
      <w:r w:rsidR="00AC090D">
        <w:t>, and i</w:t>
      </w:r>
      <w:r w:rsidR="002C3D29">
        <w:t>mputation)</w:t>
      </w:r>
      <w:r w:rsidR="002C3D29" w:rsidRPr="002C3D29">
        <w:t>, statistical analysis</w:t>
      </w:r>
      <w:r w:rsidR="002C3D29">
        <w:t xml:space="preserve">, and data </w:t>
      </w:r>
      <w:r w:rsidR="002C3D29">
        <w:lastRenderedPageBreak/>
        <w:t>visualization</w:t>
      </w:r>
      <w:r w:rsidR="002C3D29" w:rsidRPr="002C3D29">
        <w:t xml:space="preserve">. </w:t>
      </w:r>
      <w:r w:rsidR="0038612E">
        <w:t xml:space="preserve">Historically, analysis of MSP-MS data has lacked </w:t>
      </w:r>
      <w:r w:rsidR="002B56C7">
        <w:t>dedicated</w:t>
      </w:r>
      <w:r w:rsidR="005E5879">
        <w:t xml:space="preserve"> analysis</w:t>
      </w:r>
      <w:r w:rsidR="0038612E">
        <w:t xml:space="preserve"> tools, leaving each researcher to analyze their data in an </w:t>
      </w:r>
      <w:r w:rsidR="0038612E" w:rsidRPr="00281084">
        <w:rPr>
          <w:i/>
          <w:iCs/>
        </w:rPr>
        <w:t>ad-hoc</w:t>
      </w:r>
      <w:r w:rsidR="0038612E">
        <w:t xml:space="preserve"> manner. </w:t>
      </w:r>
      <w:r w:rsidR="002B56C7">
        <w:t>This</w:t>
      </w:r>
      <w:r w:rsidR="00AC090D">
        <w:t xml:space="preserve"> approach</w:t>
      </w:r>
      <w:r w:rsidR="001F170C">
        <w:t>, while functional</w:t>
      </w:r>
      <w:r>
        <w:t xml:space="preserve">, </w:t>
      </w:r>
      <w:r w:rsidR="003E752E">
        <w:t>results in</w:t>
      </w:r>
      <w:r w:rsidR="00FA6846">
        <w:t xml:space="preserve"> an</w:t>
      </w:r>
      <w:r w:rsidR="0038612E">
        <w:t xml:space="preserve"> </w:t>
      </w:r>
      <w:r w:rsidR="00470499">
        <w:t xml:space="preserve">inherent </w:t>
      </w:r>
      <w:r w:rsidR="0038612E">
        <w:t xml:space="preserve">lack of </w:t>
      </w:r>
      <w:r w:rsidR="002C3D29" w:rsidRPr="005B324E">
        <w:t>reproducibility</w:t>
      </w:r>
      <w:r w:rsidR="002C3D29" w:rsidRPr="002C3D29">
        <w:t xml:space="preserve">. Inconsistent and irreproducible analysis pipelines </w:t>
      </w:r>
      <w:r w:rsidR="001F170C">
        <w:t xml:space="preserve">have been noted </w:t>
      </w:r>
      <w:r w:rsidR="00CD35E1">
        <w:t>to</w:t>
      </w:r>
      <w:r w:rsidR="002C3D29" w:rsidRPr="002C3D29">
        <w:t xml:space="preserve"> </w:t>
      </w:r>
      <w:r w:rsidR="00CD35E1">
        <w:t>lead to</w:t>
      </w:r>
      <w:r w:rsidR="001F170C">
        <w:t xml:space="preserve"> grave</w:t>
      </w:r>
      <w:r w:rsidR="002C3D29" w:rsidRPr="002C3D29">
        <w:t xml:space="preserve"> problem</w:t>
      </w:r>
      <w:r w:rsidR="001F170C">
        <w:t>s</w:t>
      </w:r>
      <w:r w:rsidR="002C3D29" w:rsidRPr="002C3D29">
        <w:t xml:space="preserve"> in biological </w:t>
      </w:r>
      <w:r w:rsidR="00F26AD2" w:rsidRPr="002C3D29">
        <w:t>research</w:t>
      </w:r>
      <w:r w:rsidR="00CD35E1">
        <w:fldChar w:fldCharType="begin"/>
      </w:r>
      <w:r w:rsidR="00E3194C">
        <w:instrText xml:space="preserve"> ADDIN ZOTERO_ITEM CSL_CITATION {"citationID":"Jk86t7Te","properties":{"formattedCitation":"\\super 5\\nosupersub{}","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fldChar w:fldCharType="separate"/>
      </w:r>
      <w:r w:rsidR="00E3194C" w:rsidRPr="00E3194C">
        <w:rPr>
          <w:rFonts w:ascii="Aptos" w:cs="Times New Roman"/>
          <w:vertAlign w:val="superscript"/>
        </w:rPr>
        <w:t>5</w:t>
      </w:r>
      <w:r w:rsidR="00CD35E1">
        <w:fldChar w:fldCharType="end"/>
      </w:r>
      <w:r w:rsidR="001F170C">
        <w:t xml:space="preserve">, </w:t>
      </w:r>
      <w:r w:rsidR="00CD35E1">
        <w:t>often</w:t>
      </w:r>
      <w:r w:rsidR="001F170C">
        <w:t xml:space="preserve"> </w:t>
      </w:r>
      <w:r w:rsidR="00CD35E1">
        <w:t>a consequence of</w:t>
      </w:r>
      <w:r w:rsidR="001F170C">
        <w:t xml:space="preserve"> decentralized</w:t>
      </w:r>
      <w:r w:rsidR="00CD35E1">
        <w:t>,</w:t>
      </w:r>
      <w:r w:rsidR="001F170C">
        <w:t xml:space="preserve"> error prone evolution of</w:t>
      </w:r>
      <w:r w:rsidR="002C3D29" w:rsidRPr="002C3D29">
        <w:t xml:space="preserve"> codebases </w:t>
      </w:r>
      <w:r w:rsidR="001F170C">
        <w:t>as personnel transitions</w:t>
      </w:r>
      <w:r w:rsidR="00CD35E1">
        <w:fldChar w:fldCharType="begin"/>
      </w:r>
      <w:r w:rsidR="00E3194C">
        <w:instrText xml:space="preserve"> ADDIN ZOTERO_ITEM CSL_CITATION {"citationID":"UNAYSezf","properties":{"formattedCitation":"\\super 6\\nosupersub{}","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fldChar w:fldCharType="separate"/>
      </w:r>
      <w:r w:rsidR="00E3194C" w:rsidRPr="00E3194C">
        <w:rPr>
          <w:rFonts w:ascii="Aptos" w:cs="Times New Roman"/>
          <w:vertAlign w:val="superscript"/>
        </w:rPr>
        <w:t>6</w:t>
      </w:r>
      <w:r w:rsidR="00CD35E1">
        <w:fldChar w:fldCharType="end"/>
      </w:r>
      <w:r w:rsidR="00CD35E1">
        <w:t>. Such</w:t>
      </w:r>
      <w:r w:rsidR="00F26AD2" w:rsidRPr="002C3D29">
        <w:t xml:space="preserve"> absence of standardized, reproducible data analysis tools</w:t>
      </w:r>
      <w:r w:rsidR="00CD35E1">
        <w:t xml:space="preserve"> for MSP-MS</w:t>
      </w:r>
      <w:r w:rsidR="00F26AD2" w:rsidRPr="002C3D29">
        <w:t xml:space="preserve"> </w:t>
      </w:r>
      <w:r>
        <w:t>has limited</w:t>
      </w:r>
      <w:r w:rsidR="00F26AD2" w:rsidRPr="002C3D29">
        <w:t xml:space="preserve"> scientific progress </w:t>
      </w:r>
      <w:r w:rsidR="009237DC">
        <w:t>by</w:t>
      </w:r>
      <w:r w:rsidR="00CD35E1">
        <w:t xml:space="preserve"> creating a </w:t>
      </w:r>
      <w:r w:rsidR="00F26AD2" w:rsidRPr="002C3D29">
        <w:t>barrier for collaboration across research groups</w:t>
      </w:r>
      <w:r w:rsidR="00F26AD2">
        <w:t>.</w:t>
      </w:r>
    </w:p>
    <w:p w14:paraId="55B65B4A" w14:textId="77777777" w:rsidR="002C3D29" w:rsidRDefault="002C3D29" w:rsidP="00E92335">
      <w:pPr>
        <w:spacing w:line="480" w:lineRule="auto"/>
      </w:pPr>
    </w:p>
    <w:p w14:paraId="7284DB71" w14:textId="5AD89896" w:rsidR="00DD5FB1" w:rsidRDefault="002C3D29" w:rsidP="00E92335">
      <w:pPr>
        <w:spacing w:line="480" w:lineRule="auto"/>
      </w:pPr>
      <w:r w:rsidRPr="002C3D29">
        <w:t xml:space="preserve">To address these challenges, we developed </w:t>
      </w:r>
      <w:r w:rsidRPr="00BB5CD3">
        <w:rPr>
          <w:i/>
          <w:iCs/>
        </w:rPr>
        <w:t>mspms</w:t>
      </w:r>
      <w:r w:rsidRPr="002C3D29">
        <w:t xml:space="preserve">, an R package specifically designed for the </w:t>
      </w:r>
      <w:r w:rsidR="002B56C7">
        <w:t>robust</w:t>
      </w:r>
      <w:r w:rsidR="00F26AD2">
        <w:t>, reproducible</w:t>
      </w:r>
      <w:r w:rsidRPr="002C3D29">
        <w:t xml:space="preserve"> analysis of MSP-MS data.</w:t>
      </w:r>
      <w:r w:rsidR="005B324E">
        <w:t xml:space="preserve"> Through integration into the Bioconductor ecosystem</w:t>
      </w:r>
      <w:r w:rsidR="005B324E">
        <w:fldChar w:fldCharType="begin"/>
      </w:r>
      <w:r w:rsidR="00E3194C">
        <w:instrText xml:space="preserve"> ADDIN ZOTERO_ITEM CSL_CITATION {"citationID":"Pt3hMl6b","properties":{"formattedCitation":"\\super 7\\nosupersub{}","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fldChar w:fldCharType="separate"/>
      </w:r>
      <w:r w:rsidR="00E3194C" w:rsidRPr="00E3194C">
        <w:rPr>
          <w:rFonts w:ascii="Aptos" w:cs="Times New Roman"/>
          <w:vertAlign w:val="superscript"/>
        </w:rPr>
        <w:t>7</w:t>
      </w:r>
      <w:r w:rsidR="005B324E">
        <w:fldChar w:fldCharType="end"/>
      </w:r>
      <w:r w:rsidR="005B324E">
        <w:t>, the</w:t>
      </w:r>
      <w:r w:rsidRPr="002C3D29">
        <w:t xml:space="preserve"> </w:t>
      </w:r>
      <w:r w:rsidRPr="005622E6">
        <w:rPr>
          <w:i/>
          <w:iCs/>
        </w:rPr>
        <w:t>mspms</w:t>
      </w:r>
      <w:r w:rsidRPr="002C3D29">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t>for download</w:t>
      </w:r>
      <w:r w:rsidRPr="002C3D29">
        <w:t>. This interface allows researchers to perform key MSP-MS analysis steps—data preprocessing, normalization, statistical analysis, and visualization—without needing</w:t>
      </w:r>
      <w:r w:rsidR="00470499">
        <w:t xml:space="preserve"> any</w:t>
      </w:r>
      <w:r w:rsidRPr="002C3D29">
        <w:t xml:space="preserve"> R programming knowledge.</w:t>
      </w:r>
    </w:p>
    <w:p w14:paraId="555FF718" w14:textId="77777777" w:rsidR="002C3D29" w:rsidRDefault="002C3D29" w:rsidP="00E92335">
      <w:pPr>
        <w:spacing w:line="480" w:lineRule="auto"/>
      </w:pPr>
    </w:p>
    <w:p w14:paraId="6B54ACEF" w14:textId="1D83966F" w:rsidR="00203F2F" w:rsidRDefault="002C3D29" w:rsidP="00E92335">
      <w:pPr>
        <w:spacing w:line="480" w:lineRule="auto"/>
      </w:pPr>
      <w:r w:rsidRPr="002C3D29">
        <w:t xml:space="preserve">Here, we demonstrate the functionality of </w:t>
      </w:r>
      <w:r w:rsidRPr="00BB5CD3">
        <w:rPr>
          <w:i/>
          <w:iCs/>
        </w:rPr>
        <w:t>mspms</w:t>
      </w:r>
      <w:r w:rsidRPr="002C3D29">
        <w:t xml:space="preserve"> by analyzing publicly available MSP-MS data for four well-characterized cathepsins, validating the package’s ability to accurately determine their substrate specificities. By offering </w:t>
      </w:r>
      <w:r w:rsidR="005F505A">
        <w:t>comprehensive</w:t>
      </w:r>
      <w:r w:rsidRPr="002C3D29">
        <w:t xml:space="preserve"> </w:t>
      </w:r>
      <w:r w:rsidR="005F505A">
        <w:t>functionality</w:t>
      </w:r>
      <w:r w:rsidRPr="002C3D29">
        <w:t xml:space="preserve">, </w:t>
      </w:r>
      <w:r w:rsidRPr="002C3D29">
        <w:lastRenderedPageBreak/>
        <w:t xml:space="preserve">transparency, and user accessibility, </w:t>
      </w:r>
      <w:r w:rsidRPr="00BB5CD3">
        <w:rPr>
          <w:i/>
          <w:iCs/>
        </w:rPr>
        <w:t>mspms</w:t>
      </w:r>
      <w:r w:rsidRPr="002C3D29">
        <w:t xml:space="preserve"> is positioned to be a valuable tool for the protease research community, streamlining the analysis of </w:t>
      </w:r>
      <w:r w:rsidR="00D55A90">
        <w:t xml:space="preserve">MSP-MS </w:t>
      </w:r>
      <w:r w:rsidRPr="002C3D29">
        <w:t>data while promoting reproducible research.</w:t>
      </w:r>
    </w:p>
    <w:p w14:paraId="55E50513" w14:textId="77777777" w:rsidR="002C3D29" w:rsidRDefault="002C3D29" w:rsidP="00E92335">
      <w:pPr>
        <w:spacing w:line="480" w:lineRule="auto"/>
      </w:pPr>
    </w:p>
    <w:p w14:paraId="6725F938" w14:textId="2EAF50B1" w:rsidR="001F302A"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66860E9E" w14:textId="5F0A8377" w:rsidR="008C7823"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w:t>
      </w:r>
      <w:r w:rsidR="00F501DB">
        <w:rPr>
          <w:color w:val="000000" w:themeColor="text1"/>
        </w:rPr>
        <w:t xml:space="preserve">study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E3194C">
        <w:rPr>
          <w:color w:val="000000" w:themeColor="text1"/>
        </w:rPr>
        <w:instrText xml:space="preserve"> ADDIN ZOTERO_ITEM CSL_CITATION {"citationID":"x39Qzx6W","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026996">
        <w:rPr>
          <w:color w:val="000000" w:themeColor="text1"/>
        </w:rPr>
        <w:t>.</w:t>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w:t>
      </w:r>
      <w:r w:rsidR="000E208E">
        <w:rPr>
          <w:color w:val="000000" w:themeColor="text1"/>
        </w:rPr>
        <w:t>or</w:t>
      </w:r>
      <w:r w:rsidR="002242B1">
        <w:rPr>
          <w:color w:val="000000" w:themeColor="text1"/>
        </w:rPr>
        <w:t xml:space="preserve">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w:t>
      </w:r>
      <w:r w:rsidR="0069017E">
        <w:rPr>
          <w:color w:val="000000" w:themeColor="text1"/>
        </w:rPr>
        <w:t>were as</w:t>
      </w:r>
      <w:r w:rsidR="008E690B">
        <w:rPr>
          <w:color w:val="000000" w:themeColor="text1"/>
        </w:rPr>
        <w:t xml:space="preserve"> </w:t>
      </w:r>
      <w:r w:rsidR="00751FFC" w:rsidRPr="00D22578">
        <w:rPr>
          <w:color w:val="000000" w:themeColor="text1"/>
        </w:rPr>
        <w:t>previously reported</w:t>
      </w:r>
      <w:r w:rsidR="00745457">
        <w:rPr>
          <w:color w:val="000000" w:themeColor="text1"/>
        </w:rPr>
        <w:fldChar w:fldCharType="begin"/>
      </w:r>
      <w:r w:rsidR="00E3194C">
        <w:rPr>
          <w:color w:val="000000" w:themeColor="text1"/>
        </w:rPr>
        <w:instrText xml:space="preserve"> ADDIN ZOTERO_ITEM CSL_CITATION {"citationID":"7LCsWI2P","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Pr>
          <w:rFonts w:ascii="Cambria Math" w:hAnsi="Cambria Math" w:cs="Cambria Math"/>
          <w:color w:val="000000" w:themeColor="text1"/>
        </w:rPr>
        <w:instrText>ﬃ</w:instrText>
      </w:r>
      <w:r w:rsidR="00E3194C">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Pr>
          <w:rFonts w:ascii="Cambria Math" w:hAnsi="Cambria Math" w:cs="Cambria Math"/>
          <w:color w:val="000000" w:themeColor="text1"/>
        </w:rPr>
        <w:instrText>ﬀ</w:instrText>
      </w:r>
      <w:r w:rsidR="00E3194C">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E3194C" w:rsidRPr="00E3194C">
        <w:rPr>
          <w:rFonts w:ascii="Aptos" w:cs="Times New Roman"/>
          <w:color w:val="000000"/>
          <w:vertAlign w:val="superscript"/>
        </w:rPr>
        <w:t>8</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00A52487" w14:textId="77777777" w:rsidR="008C7823" w:rsidRDefault="008C7823" w:rsidP="00E92335">
      <w:pPr>
        <w:spacing w:line="480" w:lineRule="auto"/>
        <w:rPr>
          <w:color w:val="000000" w:themeColor="text1"/>
        </w:rPr>
      </w:pPr>
    </w:p>
    <w:p w14:paraId="41238472" w14:textId="22A7F185" w:rsidR="008C7823" w:rsidRDefault="008C7823" w:rsidP="008C7823">
      <w:pPr>
        <w:spacing w:line="480" w:lineRule="auto"/>
        <w:rPr>
          <w:b/>
          <w:bCs/>
          <w:color w:val="000000" w:themeColor="text1"/>
        </w:rPr>
      </w:pPr>
      <w:r>
        <w:rPr>
          <w:b/>
          <w:bCs/>
          <w:color w:val="000000" w:themeColor="text1"/>
        </w:rPr>
        <w:t xml:space="preserve">Upstream Proteomic Software </w:t>
      </w:r>
    </w:p>
    <w:p w14:paraId="74E8B561" w14:textId="737D549A" w:rsidR="008C7823" w:rsidRPr="00D22578" w:rsidRDefault="008C7823" w:rsidP="00E92335">
      <w:pPr>
        <w:spacing w:line="480" w:lineRule="auto"/>
        <w:rPr>
          <w:color w:val="000000" w:themeColor="text1"/>
        </w:rPr>
      </w:pPr>
      <w:r>
        <w:rPr>
          <w:color w:val="000000" w:themeColor="text1"/>
        </w:rPr>
        <w:t xml:space="preserve">Peptides/proteins were identified and quantified using </w:t>
      </w:r>
      <w:r w:rsidR="005B324E">
        <w:rPr>
          <w:color w:val="000000" w:themeColor="text1"/>
        </w:rPr>
        <w:t>PEAKS Studio</w:t>
      </w:r>
      <w:r w:rsidR="005B324E">
        <w:rPr>
          <w:color w:val="000000" w:themeColor="text1"/>
        </w:rPr>
        <w:fldChar w:fldCharType="begin"/>
      </w:r>
      <w:r w:rsidR="00E3194C">
        <w:rPr>
          <w:color w:val="000000" w:themeColor="text1"/>
        </w:rPr>
        <w:instrText xml:space="preserve"> ADDIN ZOTERO_ITEM CSL_CITATION {"citationID":"HGAocKA5","properties":{"formattedCitation":"\\super 9\\nosupersub{}","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E3194C">
        <w:rPr>
          <w:rFonts w:ascii="Cambria Math" w:hAnsi="Cambria Math" w:cs="Cambria Math"/>
          <w:color w:val="000000" w:themeColor="text1"/>
        </w:rPr>
        <w:instrText>‐</w:instrText>
      </w:r>
      <w:r w:rsidR="00E3194C">
        <w:rPr>
          <w:color w:val="000000" w:themeColor="text1"/>
        </w:rPr>
        <w:instrText>known\n              de novo\n              sequencing software, using quadrupole</w:instrText>
      </w:r>
      <w:r w:rsidR="00E3194C">
        <w:rPr>
          <w:rFonts w:ascii="Cambria Math" w:hAnsi="Cambria Math" w:cs="Cambria Math"/>
          <w:color w:val="000000" w:themeColor="text1"/>
        </w:rPr>
        <w:instrText>‐</w:instrText>
      </w:r>
      <w:r w:rsidR="00E3194C">
        <w:rPr>
          <w:color w:val="000000" w:themeColor="text1"/>
        </w:rPr>
        <w:instrText>time</w:instrText>
      </w:r>
      <w:r w:rsidR="00E3194C">
        <w:rPr>
          <w:rFonts w:ascii="Cambria Math" w:hAnsi="Cambria Math" w:cs="Cambria Math"/>
          <w:color w:val="000000" w:themeColor="text1"/>
        </w:rPr>
        <w:instrText>‐</w:instrText>
      </w:r>
      <w:r w:rsidR="00E3194C">
        <w:rPr>
          <w:color w:val="000000" w:themeColor="text1"/>
        </w:rPr>
        <w:instrText>of</w:instrText>
      </w:r>
      <w:r w:rsidR="00E3194C">
        <w:rPr>
          <w:rFonts w:ascii="Cambria Math" w:hAnsi="Cambria Math" w:cs="Cambria Math"/>
          <w:color w:val="000000" w:themeColor="text1"/>
        </w:rPr>
        <w:instrText>‐</w:instrText>
      </w:r>
      <w:r w:rsidR="00E3194C">
        <w:rPr>
          <w:color w:val="000000" w:themeColor="text1"/>
        </w:rPr>
        <w:instrText>flight (Q</w:instrText>
      </w:r>
      <w:r w:rsidR="00E3194C">
        <w:rPr>
          <w:rFonts w:ascii="Cambria Math" w:hAnsi="Cambria Math" w:cs="Cambria Math"/>
          <w:color w:val="000000" w:themeColor="text1"/>
        </w:rPr>
        <w:instrText>‐</w:instrText>
      </w:r>
      <w:r w:rsidR="00E3194C">
        <w:rPr>
          <w:color w:val="000000" w:themeColor="text1"/>
        </w:rPr>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E3194C">
        <w:rPr>
          <w:rFonts w:ascii="Cambria Math" w:hAnsi="Cambria Math" w:cs="Cambria Math"/>
          <w:color w:val="000000" w:themeColor="text1"/>
        </w:rPr>
        <w:instrText>‐</w:instrText>
      </w:r>
      <w:r w:rsidR="00E3194C">
        <w:rPr>
          <w:color w:val="000000" w:themeColor="text1"/>
        </w:rPr>
        <w:instrText xml:space="preserve">Kirby","given":"Amanda"},{"family":"Lajoie","given":"Gilles"}],"issued":{"date-parts":[["2003",10,30]]}}}],"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9</w:t>
      </w:r>
      <w:r w:rsidR="005B324E">
        <w:rPr>
          <w:color w:val="000000" w:themeColor="text1"/>
        </w:rPr>
        <w:fldChar w:fldCharType="end"/>
      </w:r>
      <w:r>
        <w:rPr>
          <w:color w:val="000000" w:themeColor="text1"/>
        </w:rPr>
        <w:t>, Proteome Discoverer</w:t>
      </w:r>
      <w:r w:rsidR="005B324E">
        <w:rPr>
          <w:color w:val="000000" w:themeColor="text1"/>
        </w:rPr>
        <w:fldChar w:fldCharType="begin"/>
      </w:r>
      <w:r w:rsidR="00E3194C">
        <w:rPr>
          <w:color w:val="000000" w:themeColor="text1"/>
        </w:rPr>
        <w:instrText xml:space="preserve"> ADDIN ZOTERO_ITEM CSL_CITATION {"citationID":"Zbzs8euW","properties":{"formattedCitation":"\\super 10\\nosupersub{}","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0</w:t>
      </w:r>
      <w:r w:rsidR="005B324E">
        <w:rPr>
          <w:color w:val="000000" w:themeColor="text1"/>
        </w:rPr>
        <w:fldChar w:fldCharType="end"/>
      </w:r>
      <w:r>
        <w:rPr>
          <w:color w:val="000000" w:themeColor="text1"/>
        </w:rPr>
        <w:t>, and Frag</w:t>
      </w:r>
      <w:r w:rsidR="00026996">
        <w:rPr>
          <w:color w:val="000000" w:themeColor="text1"/>
        </w:rPr>
        <w:t>P</w:t>
      </w:r>
      <w:r>
        <w:rPr>
          <w:color w:val="000000" w:themeColor="text1"/>
        </w:rPr>
        <w:t>ipe</w:t>
      </w:r>
      <w:r w:rsidR="005B324E">
        <w:rPr>
          <w:color w:val="000000" w:themeColor="text1"/>
        </w:rPr>
        <w:fldChar w:fldCharType="begin"/>
      </w:r>
      <w:r w:rsidR="00E3194C">
        <w:rPr>
          <w:color w:val="000000" w:themeColor="text1"/>
        </w:rPr>
        <w:instrText xml:space="preserve"> ADDIN ZOTERO_ITEM CSL_CITATION {"citationID":"KJqN5tuW","properties":{"formattedCitation":"\\super 11\\nosupersub{}","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1</w:t>
      </w:r>
      <w:r w:rsidR="005B324E">
        <w:rPr>
          <w:color w:val="000000" w:themeColor="text1"/>
        </w:rPr>
        <w:fldChar w:fldCharType="end"/>
      </w:r>
      <w:r>
        <w:rPr>
          <w:color w:val="000000" w:themeColor="text1"/>
        </w:rPr>
        <w:t>. The  database used in each search was the 228-member peptide library described previously</w:t>
      </w:r>
      <w:r>
        <w:t xml:space="preserve"> </w:t>
      </w:r>
      <w:r>
        <w:fldChar w:fldCharType="begin"/>
      </w:r>
      <w:r w:rsidR="00E3194C">
        <w:instrText xml:space="preserve"> ADDIN ZOTERO_ITEM CSL_CITATION {"citationID":"IpKF3bjE","properties":{"formattedCitation":"\\super 3\\nosupersub{}","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fldChar w:fldCharType="separate"/>
      </w:r>
      <w:r w:rsidR="00E3194C" w:rsidRPr="00E3194C">
        <w:rPr>
          <w:rFonts w:ascii="Aptos" w:cs="Times New Roman"/>
          <w:vertAlign w:val="superscript"/>
        </w:rPr>
        <w:t>3</w:t>
      </w:r>
      <w:r>
        <w:fldChar w:fldCharType="end"/>
      </w:r>
      <w:r>
        <w:t xml:space="preserve"> (Supplementary </w:t>
      </w:r>
      <w:r w:rsidR="005D4E4F">
        <w:t>File</w:t>
      </w:r>
      <w:r>
        <w:t xml:space="preserve"> </w:t>
      </w:r>
      <w:r w:rsidR="005D4E4F">
        <w:t>1</w:t>
      </w:r>
      <w:r>
        <w:t>).</w:t>
      </w:r>
    </w:p>
    <w:p w14:paraId="6CE6BC36" w14:textId="73B2FE26" w:rsidR="005F655F" w:rsidRDefault="005F655F" w:rsidP="00E92335">
      <w:pPr>
        <w:spacing w:line="480" w:lineRule="auto"/>
        <w:rPr>
          <w:b/>
          <w:bCs/>
          <w:color w:val="000000" w:themeColor="text1"/>
        </w:rPr>
      </w:pPr>
    </w:p>
    <w:p w14:paraId="59486930" w14:textId="4812058F" w:rsidR="006E643B" w:rsidRDefault="00621256" w:rsidP="00E92335">
      <w:pPr>
        <w:spacing w:line="480" w:lineRule="auto"/>
        <w:rPr>
          <w:b/>
          <w:bCs/>
          <w:color w:val="000000" w:themeColor="text1"/>
        </w:rPr>
      </w:pPr>
      <w:r>
        <w:rPr>
          <w:b/>
          <w:bCs/>
          <w:color w:val="000000" w:themeColor="text1"/>
        </w:rPr>
        <w:t>PEAKS Studio</w:t>
      </w:r>
      <w:r w:rsidR="005F655F">
        <w:rPr>
          <w:b/>
          <w:bCs/>
          <w:color w:val="000000" w:themeColor="text1"/>
        </w:rPr>
        <w:t xml:space="preserve"> </w:t>
      </w:r>
    </w:p>
    <w:p w14:paraId="01B0C4AB" w14:textId="37521CB9" w:rsidR="00DF37E1" w:rsidRDefault="00C92A8D" w:rsidP="00DF37E1">
      <w:pPr>
        <w:spacing w:line="480" w:lineRule="auto"/>
        <w:rPr>
          <w:color w:val="000000" w:themeColor="text1"/>
        </w:rPr>
      </w:pPr>
      <w:r>
        <w:rPr>
          <w:color w:val="000000" w:themeColor="text1"/>
        </w:rPr>
        <w:lastRenderedPageBreak/>
        <w:t xml:space="preserve">Data </w:t>
      </w:r>
      <w:r w:rsidR="00890AF4">
        <w:rPr>
          <w:color w:val="000000" w:themeColor="text1"/>
        </w:rPr>
        <w:t xml:space="preserve">from </w:t>
      </w:r>
      <w:r w:rsidR="00786B56">
        <w:rPr>
          <w:color w:val="000000" w:themeColor="text1"/>
        </w:rPr>
        <w:t>all</w:t>
      </w:r>
      <w:r w:rsidR="00890AF4">
        <w:rPr>
          <w:color w:val="000000" w:themeColor="text1"/>
        </w:rPr>
        <w:t xml:space="preserve"> </w:t>
      </w:r>
      <w:r w:rsidR="00786B56">
        <w:rPr>
          <w:color w:val="000000" w:themeColor="text1"/>
        </w:rPr>
        <w:t xml:space="preserve">.raw files </w:t>
      </w:r>
      <w:r w:rsidR="00D55A90">
        <w:rPr>
          <w:color w:val="000000" w:themeColor="text1"/>
        </w:rPr>
        <w:t>were</w:t>
      </w:r>
      <w:r w:rsidR="00890AF4">
        <w:rPr>
          <w:color w:val="000000" w:themeColor="text1"/>
        </w:rPr>
        <w:t xml:space="preserve"> processed using PEAKS</w:t>
      </w:r>
      <w:r w:rsidR="007B4274">
        <w:rPr>
          <w:color w:val="000000" w:themeColor="text1"/>
        </w:rPr>
        <w:t xml:space="preserve"> Studio v8.5</w:t>
      </w:r>
      <w:r w:rsidR="00890AF4">
        <w:rPr>
          <w:color w:val="000000" w:themeColor="text1"/>
        </w:rPr>
        <w:t xml:space="preserve"> software</w:t>
      </w:r>
      <w:r w:rsidR="009C02B1">
        <w:rPr>
          <w:color w:val="000000" w:themeColor="text1"/>
        </w:rPr>
        <w:t xml:space="preserve">, </w:t>
      </w:r>
      <w:r w:rsidR="008C7823">
        <w:rPr>
          <w:color w:val="000000" w:themeColor="text1"/>
        </w:rPr>
        <w:t xml:space="preserve">using a customized template (Supplementary </w:t>
      </w:r>
      <w:r w:rsidR="00F26AD2">
        <w:rPr>
          <w:color w:val="000000" w:themeColor="text1"/>
        </w:rPr>
        <w:t>File 2</w:t>
      </w:r>
      <w:r w:rsidR="008C7823">
        <w:rPr>
          <w:color w:val="000000" w:themeColor="text1"/>
        </w:rPr>
        <w:t>)</w:t>
      </w:r>
      <w:r w:rsidR="00F26AD2">
        <w:rPr>
          <w:color w:val="000000" w:themeColor="text1"/>
        </w:rPr>
        <w:t xml:space="preserve">. </w:t>
      </w:r>
      <w:r w:rsidR="008C7823">
        <w:rPr>
          <w:color w:val="000000" w:themeColor="text1"/>
        </w:rPr>
        <w:t xml:space="preserve">For </w:t>
      </w:r>
      <w:r w:rsidR="00562D02">
        <w:rPr>
          <w:color w:val="000000" w:themeColor="text1"/>
        </w:rPr>
        <w:t xml:space="preserve">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5D5FCE23" w14:textId="77777777" w:rsidR="00311775" w:rsidRDefault="00311775" w:rsidP="00DF37E1">
      <w:pPr>
        <w:spacing w:line="480" w:lineRule="auto"/>
        <w:rPr>
          <w:color w:val="000000" w:themeColor="text1"/>
        </w:rPr>
      </w:pPr>
    </w:p>
    <w:p w14:paraId="6BB84CD5" w14:textId="7ACC5FDE" w:rsidR="008C7823" w:rsidRDefault="00DF37E1" w:rsidP="00E92335">
      <w:pPr>
        <w:spacing w:line="480" w:lineRule="auto"/>
        <w:rPr>
          <w:color w:val="000000" w:themeColor="text1"/>
        </w:rPr>
      </w:pPr>
      <w:r>
        <w:rPr>
          <w:color w:val="000000" w:themeColor="text1"/>
        </w:rPr>
        <w:t xml:space="preserve">The </w:t>
      </w:r>
      <w:r w:rsidR="005F505A">
        <w:rPr>
          <w:color w:val="000000" w:themeColor="text1"/>
        </w:rPr>
        <w:t>peaks_</w:t>
      </w:r>
      <w:r>
        <w:rPr>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w:t>
      </w:r>
      <w:r w:rsidR="001F302A">
        <w:rPr>
          <w:color w:val="000000" w:themeColor="text1"/>
        </w:rPr>
        <w:t xml:space="preserve">Data was then exported as the </w:t>
      </w:r>
      <w:r>
        <w:rPr>
          <w:color w:val="000000" w:themeColor="text1"/>
        </w:rPr>
        <w:t>peptides-lfq.csv</w:t>
      </w:r>
      <w:r w:rsidR="001F302A">
        <w:rPr>
          <w:color w:val="000000" w:themeColor="text1"/>
        </w:rPr>
        <w:t xml:space="preserve"> file. </w:t>
      </w:r>
    </w:p>
    <w:p w14:paraId="14233B2B" w14:textId="77777777" w:rsidR="005F505A" w:rsidRDefault="005F505A" w:rsidP="00E92335">
      <w:pPr>
        <w:spacing w:line="480" w:lineRule="auto"/>
        <w:rPr>
          <w:color w:val="000000" w:themeColor="text1"/>
        </w:rPr>
      </w:pPr>
    </w:p>
    <w:p w14:paraId="6C5DAD05" w14:textId="3CC56EEA" w:rsidR="00311775" w:rsidRPr="00CD35E1" w:rsidRDefault="00876836" w:rsidP="00E92335">
      <w:pPr>
        <w:spacing w:line="480" w:lineRule="auto"/>
        <w:rPr>
          <w:color w:val="000000" w:themeColor="text1"/>
        </w:rPr>
      </w:pPr>
      <w:r>
        <w:rPr>
          <w:color w:val="000000" w:themeColor="text1"/>
        </w:rPr>
        <w:t>Data</w:t>
      </w:r>
      <w:r w:rsidR="008C7823">
        <w:rPr>
          <w:color w:val="000000" w:themeColor="text1"/>
        </w:rPr>
        <w:t xml:space="preserve"> in figures is derived from the PEAKS software, unless otherwise specified. </w:t>
      </w:r>
    </w:p>
    <w:p w14:paraId="498961BF" w14:textId="77777777" w:rsidR="009726FD" w:rsidRPr="009726FD" w:rsidRDefault="009726FD" w:rsidP="00E92335">
      <w:pPr>
        <w:spacing w:line="480" w:lineRule="auto"/>
        <w:rPr>
          <w:b/>
          <w:bCs/>
          <w:color w:val="000000" w:themeColor="text1"/>
        </w:rPr>
      </w:pPr>
    </w:p>
    <w:p w14:paraId="1ED637D7" w14:textId="4A42FB1F" w:rsidR="00311775" w:rsidRDefault="00311775" w:rsidP="00E92335">
      <w:pPr>
        <w:spacing w:line="480" w:lineRule="auto"/>
        <w:rPr>
          <w:b/>
          <w:bCs/>
          <w:color w:val="000000" w:themeColor="text1"/>
        </w:rPr>
      </w:pPr>
      <w:r w:rsidRPr="00311775">
        <w:rPr>
          <w:b/>
          <w:bCs/>
          <w:color w:val="000000" w:themeColor="text1"/>
        </w:rPr>
        <w:t xml:space="preserve">Proteome Discoverer </w:t>
      </w:r>
    </w:p>
    <w:p w14:paraId="2E64BE1E" w14:textId="2B66378B" w:rsidR="00786B56" w:rsidRDefault="00786B56" w:rsidP="00E92335">
      <w:pPr>
        <w:spacing w:line="480" w:lineRule="auto"/>
        <w:rPr>
          <w:color w:val="000000" w:themeColor="text1"/>
        </w:rPr>
      </w:pPr>
      <w:r w:rsidRPr="00786B56">
        <w:rPr>
          <w:color w:val="000000" w:themeColor="text1"/>
        </w:rPr>
        <w:lastRenderedPageBreak/>
        <w:t xml:space="preserve">Data from all .raw files was </w:t>
      </w:r>
      <w:r w:rsidR="003A0D58">
        <w:rPr>
          <w:color w:val="000000" w:themeColor="text1"/>
        </w:rPr>
        <w:t xml:space="preserve">also </w:t>
      </w:r>
      <w:r>
        <w:rPr>
          <w:color w:val="000000" w:themeColor="text1"/>
        </w:rPr>
        <w:t>processed using Proteome Discoverer V</w:t>
      </w:r>
      <w:r w:rsidR="003A0D58">
        <w:rPr>
          <w:color w:val="000000" w:themeColor="text1"/>
        </w:rPr>
        <w:t xml:space="preserve"> 2.5.0.400</w:t>
      </w:r>
      <w:r w:rsidR="00B37BED">
        <w:rPr>
          <w:color w:val="000000" w:themeColor="text1"/>
        </w:rPr>
        <w:t xml:space="preserve"> using </w:t>
      </w:r>
      <w:r w:rsidR="008C7823">
        <w:rPr>
          <w:color w:val="000000" w:themeColor="text1"/>
        </w:rPr>
        <w:t xml:space="preserve">a customized </w:t>
      </w:r>
      <w:r w:rsidR="003D7A97">
        <w:rPr>
          <w:color w:val="000000" w:themeColor="text1"/>
        </w:rPr>
        <w:t>processing and consensus workflow</w:t>
      </w:r>
      <w:r w:rsidR="008C7823">
        <w:rPr>
          <w:color w:val="000000" w:themeColor="text1"/>
        </w:rPr>
        <w:t xml:space="preserve">. </w:t>
      </w:r>
      <w:r w:rsidR="00B37BED">
        <w:rPr>
          <w:color w:val="000000" w:themeColor="text1"/>
        </w:rPr>
        <w:t>(</w:t>
      </w:r>
      <w:r w:rsidR="003D7A97">
        <w:rPr>
          <w:color w:val="000000" w:themeColor="text1"/>
        </w:rPr>
        <w:t>Supplemental</w:t>
      </w:r>
      <w:r w:rsidR="00B37BED">
        <w:rPr>
          <w:color w:val="000000" w:themeColor="text1"/>
        </w:rPr>
        <w:t xml:space="preserve"> </w:t>
      </w:r>
      <w:r w:rsidR="003D7A97">
        <w:rPr>
          <w:color w:val="000000" w:themeColor="text1"/>
        </w:rPr>
        <w:t xml:space="preserve">Files 3 </w:t>
      </w:r>
      <w:r w:rsidR="005E0D0E">
        <w:rPr>
          <w:color w:val="000000" w:themeColor="text1"/>
        </w:rPr>
        <w:t>and</w:t>
      </w:r>
      <w:r w:rsidR="003D7A97">
        <w:rPr>
          <w:color w:val="000000" w:themeColor="text1"/>
        </w:rPr>
        <w:t xml:space="preserve"> 4</w:t>
      </w:r>
      <w:r w:rsidR="002B56C7">
        <w:rPr>
          <w:color w:val="000000" w:themeColor="text1"/>
        </w:rPr>
        <w:t>). Briefly, m</w:t>
      </w:r>
      <w:r w:rsidR="00D55A90">
        <w:rPr>
          <w:color w:val="000000" w:themeColor="text1"/>
        </w:rPr>
        <w:t xml:space="preserve">in precursor mass was specified as 350 Da, </w:t>
      </w:r>
      <w:r w:rsidR="002B56C7">
        <w:rPr>
          <w:color w:val="000000" w:themeColor="text1"/>
        </w:rPr>
        <w:t>m</w:t>
      </w:r>
      <w:r w:rsidR="00D55A90">
        <w:rPr>
          <w:color w:val="000000" w:themeColor="text1"/>
        </w:rPr>
        <w:t xml:space="preserve">ax precursor mass was specified as 5000. Enzyme was set to be unspecific, with a min peptide length of </w:t>
      </w:r>
      <w:r w:rsidR="004B51EF">
        <w:rPr>
          <w:color w:val="000000" w:themeColor="text1"/>
        </w:rPr>
        <w:t>5,</w:t>
      </w:r>
      <w:r w:rsidR="00D55A90">
        <w:rPr>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86B56" w:rsidRDefault="003A0D58" w:rsidP="00E92335">
      <w:pPr>
        <w:spacing w:line="480" w:lineRule="auto"/>
        <w:rPr>
          <w:color w:val="000000" w:themeColor="text1"/>
        </w:rPr>
      </w:pPr>
    </w:p>
    <w:p w14:paraId="1D4C5679" w14:textId="6A0F16BB" w:rsidR="002B56C7" w:rsidRPr="002B56C7" w:rsidRDefault="00311775" w:rsidP="002B56C7">
      <w:pPr>
        <w:spacing w:line="480" w:lineRule="auto"/>
        <w:rPr>
          <w:b/>
          <w:bCs/>
          <w:color w:val="000000" w:themeColor="text1"/>
        </w:rPr>
      </w:pPr>
      <w:proofErr w:type="spellStart"/>
      <w:r>
        <w:rPr>
          <w:b/>
          <w:bCs/>
          <w:color w:val="000000" w:themeColor="text1"/>
        </w:rPr>
        <w:t>Frag</w:t>
      </w:r>
      <w:r w:rsidR="00026996">
        <w:rPr>
          <w:b/>
          <w:bCs/>
          <w:color w:val="000000" w:themeColor="text1"/>
        </w:rPr>
        <w:t>P</w:t>
      </w:r>
      <w:r>
        <w:rPr>
          <w:b/>
          <w:bCs/>
          <w:color w:val="000000" w:themeColor="text1"/>
        </w:rPr>
        <w:t>ipe</w:t>
      </w:r>
      <w:proofErr w:type="spellEnd"/>
      <w:r w:rsidRPr="00311775">
        <w:rPr>
          <w:b/>
          <w:bCs/>
          <w:color w:val="000000" w:themeColor="text1"/>
        </w:rPr>
        <w:t xml:space="preserve"> </w:t>
      </w:r>
    </w:p>
    <w:p w14:paraId="55D6AEB3" w14:textId="0F854E11" w:rsidR="007B4274" w:rsidRDefault="002B56C7" w:rsidP="00311775">
      <w:pPr>
        <w:spacing w:line="480" w:lineRule="auto"/>
        <w:rPr>
          <w:color w:val="000000" w:themeColor="text1"/>
        </w:rPr>
      </w:pPr>
      <w:proofErr w:type="spellStart"/>
      <w:r>
        <w:rPr>
          <w:color w:val="000000" w:themeColor="text1"/>
        </w:rPr>
        <w:t>Frag</w:t>
      </w:r>
      <w:r w:rsidR="00026996">
        <w:rPr>
          <w:color w:val="000000" w:themeColor="text1"/>
        </w:rPr>
        <w:t>P</w:t>
      </w:r>
      <w:r>
        <w:rPr>
          <w:color w:val="000000" w:themeColor="text1"/>
        </w:rPr>
        <w:t>ipe</w:t>
      </w:r>
      <w:proofErr w:type="spellEnd"/>
      <w:r>
        <w:rPr>
          <w:color w:val="000000" w:themeColor="text1"/>
        </w:rPr>
        <w:t xml:space="preserve"> V</w:t>
      </w:r>
      <w:r w:rsidR="00382EE5">
        <w:rPr>
          <w:color w:val="000000" w:themeColor="text1"/>
        </w:rPr>
        <w:t>22.0</w:t>
      </w:r>
      <w:r>
        <w:rPr>
          <w:color w:val="000000" w:themeColor="text1"/>
        </w:rPr>
        <w:t>. MSFragger version 4.</w:t>
      </w:r>
      <w:r w:rsidR="00382EE5">
        <w:rPr>
          <w:color w:val="000000" w:themeColor="text1"/>
        </w:rPr>
        <w:t>1</w:t>
      </w:r>
      <w:r>
        <w:rPr>
          <w:color w:val="000000" w:themeColor="text1"/>
        </w:rPr>
        <w:t>, IonQuant version 1.10.</w:t>
      </w:r>
      <w:r w:rsidR="00382EE5">
        <w:rPr>
          <w:color w:val="000000" w:themeColor="text1"/>
        </w:rPr>
        <w:t>27</w:t>
      </w:r>
      <w:r>
        <w:rPr>
          <w:color w:val="000000" w:themeColor="text1"/>
        </w:rPr>
        <w:t xml:space="preserve">, and Python version 3.9.13 were used to process all .raw files with </w:t>
      </w:r>
      <w:r w:rsidR="008C7823">
        <w:rPr>
          <w:color w:val="000000" w:themeColor="text1"/>
        </w:rPr>
        <w:t>a customized analysis workflow derived from the MBR-LFQ</w:t>
      </w:r>
      <w:r w:rsidR="006240F6">
        <w:rPr>
          <w:color w:val="000000" w:themeColor="text1"/>
        </w:rPr>
        <w:t xml:space="preserve"> workflow template (Supplementary </w:t>
      </w:r>
      <w:r w:rsidR="003D7A97">
        <w:rPr>
          <w:color w:val="000000" w:themeColor="text1"/>
        </w:rPr>
        <w:t>File 5</w:t>
      </w:r>
      <w:r w:rsidR="006240F6">
        <w:rPr>
          <w:color w:val="000000" w:themeColor="text1"/>
        </w:rPr>
        <w:t>)</w:t>
      </w:r>
      <w:r>
        <w:rPr>
          <w:color w:val="000000" w:themeColor="text1"/>
        </w:rPr>
        <w:t>. Briefly, decoys were added to the peptide library database, c</w:t>
      </w:r>
      <w:r w:rsidR="00B37BED">
        <w:rPr>
          <w:color w:val="000000" w:themeColor="text1"/>
        </w:rPr>
        <w:t xml:space="preserve">leavages were set to </w:t>
      </w:r>
      <w:r w:rsidR="006240F6">
        <w:rPr>
          <w:color w:val="000000" w:themeColor="text1"/>
        </w:rPr>
        <w:t xml:space="preserve">nonspecific; </w:t>
      </w:r>
      <w:r w:rsidR="00692CB6">
        <w:rPr>
          <w:color w:val="000000" w:themeColor="text1"/>
        </w:rPr>
        <w:t>p</w:t>
      </w:r>
      <w:r w:rsidR="00B37BED">
        <w:rPr>
          <w:color w:val="000000" w:themeColor="text1"/>
        </w:rPr>
        <w:t xml:space="preserve">eptide length </w:t>
      </w:r>
      <w:r w:rsidR="006240F6">
        <w:rPr>
          <w:color w:val="000000" w:themeColor="text1"/>
        </w:rPr>
        <w:t xml:space="preserve">was set at </w:t>
      </w:r>
      <w:r w:rsidR="004B51EF">
        <w:rPr>
          <w:color w:val="000000" w:themeColor="text1"/>
        </w:rPr>
        <w:t>5</w:t>
      </w:r>
      <w:r w:rsidR="00B37BED">
        <w:rPr>
          <w:color w:val="000000" w:themeColor="text1"/>
        </w:rPr>
        <w:t>-14</w:t>
      </w:r>
      <w:r w:rsidR="006240F6">
        <w:rPr>
          <w:color w:val="000000" w:themeColor="text1"/>
        </w:rPr>
        <w:t>, and 350</w:t>
      </w:r>
      <w:r w:rsidR="00D91CEC">
        <w:rPr>
          <w:color w:val="000000" w:themeColor="text1"/>
        </w:rPr>
        <w:t xml:space="preserve"> Da </w:t>
      </w:r>
      <w:r w:rsidR="006240F6">
        <w:rPr>
          <w:color w:val="000000" w:themeColor="text1"/>
        </w:rPr>
        <w:t xml:space="preserve">to 5000 </w:t>
      </w:r>
      <w:r w:rsidR="00D91CEC">
        <w:rPr>
          <w:color w:val="000000" w:themeColor="text1"/>
        </w:rPr>
        <w:t>Da</w:t>
      </w:r>
      <w:r>
        <w:rPr>
          <w:color w:val="000000" w:themeColor="text1"/>
        </w:rPr>
        <w:t>, match between runs was enabled</w:t>
      </w:r>
      <w:r w:rsidR="000D0A7D">
        <w:rPr>
          <w:color w:val="000000" w:themeColor="text1"/>
        </w:rPr>
        <w:t>,</w:t>
      </w:r>
      <w:r>
        <w:rPr>
          <w:color w:val="000000" w:themeColor="text1"/>
        </w:rPr>
        <w:t xml:space="preserve"> and top runs was set to 3</w:t>
      </w:r>
      <w:r w:rsidR="00382EE5">
        <w:rPr>
          <w:color w:val="000000" w:themeColor="text1"/>
        </w:rPr>
        <w:t xml:space="preserve"> (as there were 4 biological replicates in each group except for </w:t>
      </w:r>
      <w:r w:rsidR="005B324E">
        <w:rPr>
          <w:color w:val="000000" w:themeColor="text1"/>
        </w:rPr>
        <w:t>cathepsin D at time zero</w:t>
      </w:r>
      <w:r w:rsidR="00382EE5">
        <w:rPr>
          <w:color w:val="000000" w:themeColor="text1"/>
        </w:rPr>
        <w:t>)</w:t>
      </w:r>
      <w:r>
        <w:rPr>
          <w:color w:val="000000" w:themeColor="text1"/>
        </w:rPr>
        <w:t xml:space="preserve">. </w:t>
      </w:r>
    </w:p>
    <w:p w14:paraId="68D7CDF6" w14:textId="77777777" w:rsidR="00876836" w:rsidRDefault="00876836" w:rsidP="00311775">
      <w:pPr>
        <w:spacing w:line="480" w:lineRule="auto"/>
        <w:rPr>
          <w:b/>
          <w:bCs/>
          <w:color w:val="000000" w:themeColor="text1"/>
        </w:rPr>
      </w:pPr>
    </w:p>
    <w:p w14:paraId="6A1B729A" w14:textId="03FC3643" w:rsidR="00311775" w:rsidRDefault="00311775" w:rsidP="00311775">
      <w:pPr>
        <w:spacing w:line="480" w:lineRule="auto"/>
        <w:rPr>
          <w:b/>
          <w:bCs/>
          <w:color w:val="000000" w:themeColor="text1"/>
        </w:rPr>
      </w:pPr>
      <w:r>
        <w:rPr>
          <w:b/>
          <w:bCs/>
          <w:color w:val="000000" w:themeColor="text1"/>
        </w:rPr>
        <w:t>Preprocessing</w:t>
      </w:r>
    </w:p>
    <w:p w14:paraId="5B889FF8" w14:textId="5798FD6F" w:rsidR="00311775" w:rsidRDefault="00311775" w:rsidP="00311775">
      <w:pPr>
        <w:spacing w:line="480" w:lineRule="auto"/>
        <w:rPr>
          <w:color w:val="000000" w:themeColor="text1"/>
        </w:rPr>
      </w:pPr>
      <w:r>
        <w:rPr>
          <w:color w:val="000000" w:themeColor="text1"/>
        </w:rPr>
        <w:t>To prepare</w:t>
      </w:r>
      <w:r w:rsidR="00E17CDA">
        <w:rPr>
          <w:color w:val="000000" w:themeColor="text1"/>
        </w:rPr>
        <w:t xml:space="preserve"> MSP-MS data for analysis,</w:t>
      </w:r>
      <w:r w:rsidR="00E17CDA" w:rsidRPr="008531D2">
        <w:rPr>
          <w:i/>
          <w:iCs/>
          <w:color w:val="000000" w:themeColor="text1"/>
        </w:rPr>
        <w:t xml:space="preserve"> mspms</w:t>
      </w:r>
      <w:r w:rsidR="00E17CDA">
        <w:rPr>
          <w:color w:val="000000" w:themeColor="text1"/>
        </w:rPr>
        <w:t xml:space="preserve"> preprocesses an exported file from the </w:t>
      </w:r>
      <w:r w:rsidR="00876836">
        <w:rPr>
          <w:color w:val="000000" w:themeColor="text1"/>
        </w:rPr>
        <w:t>user’s</w:t>
      </w:r>
      <w:r w:rsidR="00E17CDA">
        <w:rPr>
          <w:color w:val="000000" w:themeColor="text1"/>
        </w:rPr>
        <w:t xml:space="preserve"> proteome software of choice</w:t>
      </w:r>
      <w:r w:rsidR="006240F6">
        <w:rPr>
          <w:color w:val="000000" w:themeColor="text1"/>
        </w:rPr>
        <w:t xml:space="preserve">. </w:t>
      </w:r>
      <w:r w:rsidR="00E17CDA">
        <w:rPr>
          <w:color w:val="000000" w:themeColor="text1"/>
        </w:rPr>
        <w:t>In this process, the data is converted to a</w:t>
      </w:r>
      <w:r w:rsidR="006240F6">
        <w:rPr>
          <w:color w:val="000000" w:themeColor="text1"/>
        </w:rPr>
        <w:t xml:space="preserve"> standardized format and loaded as a </w:t>
      </w:r>
      <w:proofErr w:type="spellStart"/>
      <w:r w:rsidR="00E17CDA">
        <w:rPr>
          <w:color w:val="000000" w:themeColor="text1"/>
        </w:rPr>
        <w:t>QFeatures</w:t>
      </w:r>
      <w:proofErr w:type="spellEnd"/>
      <w:r w:rsidR="00E17CDA">
        <w:rPr>
          <w:color w:val="000000" w:themeColor="text1"/>
        </w:rPr>
        <w:t xml:space="preserve"> object</w:t>
      </w:r>
      <w:r w:rsidR="003E6855">
        <w:rPr>
          <w:color w:val="000000" w:themeColor="text1"/>
        </w:rPr>
        <w:fldChar w:fldCharType="begin"/>
      </w:r>
      <w:r w:rsidR="00E3194C">
        <w:rPr>
          <w:color w:val="000000" w:themeColor="text1"/>
        </w:rPr>
        <w:instrText xml:space="preserve"> ADDIN ZOTERO_ITEM CSL_CITATION {"citationID":"69FsxBZK","properties":{"formattedCitation":"\\super 12\\nosupersub{}","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Pr>
          <w:color w:val="000000" w:themeColor="text1"/>
        </w:rPr>
        <w:fldChar w:fldCharType="separate"/>
      </w:r>
      <w:r w:rsidR="00E3194C" w:rsidRPr="00E3194C">
        <w:rPr>
          <w:rFonts w:ascii="Aptos" w:cs="Times New Roman"/>
          <w:color w:val="000000"/>
          <w:vertAlign w:val="superscript"/>
        </w:rPr>
        <w:t>12</w:t>
      </w:r>
      <w:r w:rsidR="003E6855">
        <w:rPr>
          <w:color w:val="000000" w:themeColor="text1"/>
        </w:rPr>
        <w:fldChar w:fldCharType="end"/>
      </w:r>
      <w:r w:rsidR="003D7A97">
        <w:rPr>
          <w:color w:val="000000" w:themeColor="text1"/>
        </w:rPr>
        <w:t xml:space="preserve"> </w:t>
      </w:r>
      <w:r w:rsidR="009726FD">
        <w:rPr>
          <w:color w:val="000000" w:themeColor="text1"/>
        </w:rPr>
        <w:t>containing a</w:t>
      </w:r>
      <w:r w:rsidR="003D7A97">
        <w:rPr>
          <w:color w:val="000000" w:themeColor="text1"/>
        </w:rPr>
        <w:t xml:space="preserve"> SummarizedExperiment</w:t>
      </w:r>
      <w:r w:rsidR="002F2819">
        <w:rPr>
          <w:color w:val="000000" w:themeColor="text1"/>
        </w:rPr>
        <w:fldChar w:fldCharType="begin"/>
      </w:r>
      <w:r w:rsidR="00E3194C">
        <w:rPr>
          <w:color w:val="000000" w:themeColor="text1"/>
        </w:rPr>
        <w:instrText xml:space="preserve"> ADDIN ZOTERO_ITEM CSL_CITATION {"citationID":"3WG5fKYn","properties":{"formattedCitation":"\\super 13\\nosupersub{}","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3</w:t>
      </w:r>
      <w:r w:rsidR="002F2819">
        <w:rPr>
          <w:color w:val="000000" w:themeColor="text1"/>
        </w:rPr>
        <w:fldChar w:fldCharType="end"/>
      </w:r>
      <w:r w:rsidR="00621256">
        <w:rPr>
          <w:color w:val="000000" w:themeColor="text1"/>
        </w:rPr>
        <w:t xml:space="preserve"> object</w:t>
      </w:r>
      <w:r w:rsidR="003D7A97">
        <w:rPr>
          <w:color w:val="000000" w:themeColor="text1"/>
        </w:rPr>
        <w:t xml:space="preserve"> </w:t>
      </w:r>
      <w:r w:rsidR="009726FD">
        <w:rPr>
          <w:color w:val="000000" w:themeColor="text1"/>
        </w:rPr>
        <w:t>named</w:t>
      </w:r>
      <w:r w:rsidR="003D7A97">
        <w:rPr>
          <w:color w:val="000000" w:themeColor="text1"/>
        </w:rPr>
        <w:t xml:space="preserve"> “peptides”</w:t>
      </w:r>
      <w:r w:rsidR="000D0A7D">
        <w:rPr>
          <w:color w:val="000000" w:themeColor="text1"/>
        </w:rPr>
        <w:t xml:space="preserve">, which </w:t>
      </w:r>
      <w:r w:rsidR="009726FD">
        <w:rPr>
          <w:color w:val="000000" w:themeColor="text1"/>
        </w:rPr>
        <w:t>conta</w:t>
      </w:r>
      <w:r w:rsidR="000D0A7D">
        <w:rPr>
          <w:color w:val="000000" w:themeColor="text1"/>
        </w:rPr>
        <w:t>ins</w:t>
      </w:r>
      <w:r w:rsidR="009726FD">
        <w:rPr>
          <w:color w:val="000000" w:themeColor="text1"/>
        </w:rPr>
        <w:t xml:space="preserve"> the detected peptide intensities</w:t>
      </w:r>
      <w:r w:rsidR="00876836">
        <w:rPr>
          <w:color w:val="000000" w:themeColor="text1"/>
        </w:rPr>
        <w:t xml:space="preserve">. </w:t>
      </w:r>
      <w:r w:rsidR="006240F6">
        <w:rPr>
          <w:color w:val="000000" w:themeColor="text1"/>
        </w:rPr>
        <w:t xml:space="preserve">Cleavage motifs of </w:t>
      </w:r>
      <w:r w:rsidR="000110BD">
        <w:rPr>
          <w:color w:val="000000" w:themeColor="text1"/>
        </w:rPr>
        <w:t>a user specified</w:t>
      </w:r>
      <w:r w:rsidR="006240F6">
        <w:rPr>
          <w:color w:val="000000" w:themeColor="text1"/>
        </w:rPr>
        <w:t xml:space="preserve"> length to the left and right of the </w:t>
      </w:r>
      <w:r w:rsidR="000110BD" w:rsidRPr="000110BD">
        <w:rPr>
          <w:color w:val="000000" w:themeColor="text1"/>
        </w:rPr>
        <w:t>scissile</w:t>
      </w:r>
      <w:r w:rsidR="000110BD">
        <w:rPr>
          <w:color w:val="000000" w:themeColor="text1"/>
        </w:rPr>
        <w:t xml:space="preserve"> </w:t>
      </w:r>
      <w:r w:rsidR="006240F6">
        <w:rPr>
          <w:color w:val="000000" w:themeColor="text1"/>
        </w:rPr>
        <w:t>bond are calculated, and the</w:t>
      </w:r>
      <w:r w:rsidR="000D0A7D">
        <w:rPr>
          <w:color w:val="000000" w:themeColor="text1"/>
        </w:rPr>
        <w:t xml:space="preserve"> numerical </w:t>
      </w:r>
      <w:r w:rsidR="006240F6">
        <w:rPr>
          <w:color w:val="000000" w:themeColor="text1"/>
        </w:rPr>
        <w:t xml:space="preserve">location of the cleavage </w:t>
      </w:r>
      <w:r w:rsidR="003D7A97">
        <w:rPr>
          <w:color w:val="000000" w:themeColor="text1"/>
        </w:rPr>
        <w:t>site (</w:t>
      </w:r>
      <w:r w:rsidR="000D0A7D">
        <w:rPr>
          <w:color w:val="000000" w:themeColor="text1"/>
        </w:rPr>
        <w:t>via</w:t>
      </w:r>
      <w:r w:rsidR="006240F6">
        <w:rPr>
          <w:color w:val="000000" w:themeColor="text1"/>
        </w:rPr>
        <w:t xml:space="preserve"> reference to the </w:t>
      </w:r>
      <w:r w:rsidR="006240F6">
        <w:rPr>
          <w:color w:val="000000" w:themeColor="text1"/>
        </w:rPr>
        <w:lastRenderedPageBreak/>
        <w:t xml:space="preserve">member of the library it was derived from) is </w:t>
      </w:r>
      <w:r w:rsidR="00963544">
        <w:rPr>
          <w:color w:val="000000" w:themeColor="text1"/>
        </w:rPr>
        <w:t>determined</w:t>
      </w:r>
      <w:r w:rsidR="006240F6">
        <w:rPr>
          <w:color w:val="000000" w:themeColor="text1"/>
        </w:rPr>
        <w:t xml:space="preserve">. These peptide centric features are then loaded as </w:t>
      </w:r>
      <w:r w:rsidR="003D7A97">
        <w:rPr>
          <w:color w:val="000000" w:themeColor="text1"/>
        </w:rPr>
        <w:t xml:space="preserve">the </w:t>
      </w:r>
      <w:proofErr w:type="spellStart"/>
      <w:r w:rsidR="006240F6">
        <w:rPr>
          <w:color w:val="000000" w:themeColor="text1"/>
        </w:rPr>
        <w:t>rowData</w:t>
      </w:r>
      <w:proofErr w:type="spellEnd"/>
      <w:r w:rsidR="006240F6">
        <w:rPr>
          <w:color w:val="000000" w:themeColor="text1"/>
        </w:rPr>
        <w:t xml:space="preserve"> corresponding to the </w:t>
      </w:r>
      <w:proofErr w:type="spellStart"/>
      <w:r w:rsidR="006240F6">
        <w:rPr>
          <w:color w:val="000000" w:themeColor="text1"/>
        </w:rPr>
        <w:t>QFeatures</w:t>
      </w:r>
      <w:proofErr w:type="spellEnd"/>
      <w:r w:rsidR="006240F6">
        <w:rPr>
          <w:color w:val="000000" w:themeColor="text1"/>
        </w:rPr>
        <w:t xml:space="preserve"> object. </w:t>
      </w:r>
      <w:r w:rsidR="00876836">
        <w:rPr>
          <w:color w:val="000000" w:themeColor="text1"/>
        </w:rPr>
        <w:t xml:space="preserve">The </w:t>
      </w:r>
      <w:proofErr w:type="spellStart"/>
      <w:r w:rsidR="00876836">
        <w:rPr>
          <w:color w:val="000000" w:themeColor="text1"/>
        </w:rPr>
        <w:t>colData</w:t>
      </w:r>
      <w:proofErr w:type="spellEnd"/>
      <w:r w:rsidR="00876836">
        <w:rPr>
          <w:color w:val="000000" w:themeColor="text1"/>
        </w:rPr>
        <w:t xml:space="preserve"> composing the </w:t>
      </w:r>
      <w:proofErr w:type="spellStart"/>
      <w:r w:rsidR="00876836">
        <w:rPr>
          <w:color w:val="000000" w:themeColor="text1"/>
        </w:rPr>
        <w:t>QFeatures</w:t>
      </w:r>
      <w:proofErr w:type="spellEnd"/>
      <w:r w:rsidR="00876836">
        <w:rPr>
          <w:color w:val="000000" w:themeColor="text1"/>
        </w:rPr>
        <w:t xml:space="preserve"> experiment </w:t>
      </w:r>
      <w:r w:rsidR="00E17CDA">
        <w:rPr>
          <w:color w:val="000000" w:themeColor="text1"/>
        </w:rPr>
        <w:t>contains sample metadata describing the experiment</w:t>
      </w:r>
      <w:r w:rsidR="00876836">
        <w:rPr>
          <w:color w:val="000000" w:themeColor="text1"/>
        </w:rPr>
        <w:t xml:space="preserve"> </w:t>
      </w:r>
      <w:r w:rsidR="006240F6">
        <w:rPr>
          <w:color w:val="000000" w:themeColor="text1"/>
        </w:rPr>
        <w:t>and must include descriptors core to every MSP-MS experiment</w:t>
      </w:r>
      <w:r w:rsidR="000D0A7D">
        <w:rPr>
          <w:color w:val="000000" w:themeColor="text1"/>
        </w:rPr>
        <w:t>:</w:t>
      </w:r>
      <w:r w:rsidR="006240F6">
        <w:rPr>
          <w:color w:val="000000" w:themeColor="text1"/>
        </w:rPr>
        <w:t xml:space="preserve"> </w:t>
      </w:r>
      <w:r w:rsidR="00876836">
        <w:rPr>
          <w:color w:val="000000" w:themeColor="text1"/>
        </w:rPr>
        <w:t>“group”, “condition”, and “time”</w:t>
      </w:r>
      <w:r w:rsidR="00E17CDA">
        <w:rPr>
          <w:color w:val="000000" w:themeColor="text1"/>
        </w:rPr>
        <w:t xml:space="preserve">. </w:t>
      </w:r>
    </w:p>
    <w:p w14:paraId="15C9753F" w14:textId="77777777" w:rsidR="00786B56" w:rsidRPr="00E17CDA" w:rsidRDefault="00786B56" w:rsidP="00311775">
      <w:pPr>
        <w:spacing w:line="480" w:lineRule="auto"/>
        <w:rPr>
          <w:color w:val="000000" w:themeColor="text1"/>
        </w:rPr>
      </w:pPr>
    </w:p>
    <w:p w14:paraId="74041621" w14:textId="77777777" w:rsidR="003E6855" w:rsidRDefault="00311775" w:rsidP="00311775">
      <w:pPr>
        <w:spacing w:line="480" w:lineRule="auto"/>
        <w:rPr>
          <w:b/>
          <w:bCs/>
          <w:color w:val="000000" w:themeColor="text1"/>
        </w:rPr>
      </w:pPr>
      <w:r>
        <w:rPr>
          <w:b/>
          <w:bCs/>
          <w:color w:val="000000" w:themeColor="text1"/>
        </w:rPr>
        <w:t>Data Processing</w:t>
      </w:r>
    </w:p>
    <w:p w14:paraId="27B0CEE8" w14:textId="35F70C71" w:rsidR="00311775" w:rsidRDefault="003D7A97" w:rsidP="00311775">
      <w:pPr>
        <w:spacing w:line="480" w:lineRule="auto"/>
        <w:rPr>
          <w:color w:val="000000" w:themeColor="text1"/>
        </w:rPr>
      </w:pPr>
      <w:r>
        <w:rPr>
          <w:color w:val="000000" w:themeColor="text1"/>
        </w:rPr>
        <w:t xml:space="preserve">Peptide values are subjected to </w:t>
      </w:r>
      <w:r w:rsidR="003E6855">
        <w:rPr>
          <w:color w:val="000000" w:themeColor="text1"/>
        </w:rPr>
        <w:t>log</w:t>
      </w:r>
      <w:r w:rsidR="003E6855" w:rsidRPr="00FE7016">
        <w:rPr>
          <w:color w:val="000000" w:themeColor="text1"/>
          <w:vertAlign w:val="subscript"/>
        </w:rPr>
        <w:t>2</w:t>
      </w:r>
      <w:r w:rsidR="003E6855">
        <w:rPr>
          <w:color w:val="000000" w:themeColor="text1"/>
        </w:rPr>
        <w:t xml:space="preserve"> </w:t>
      </w:r>
      <w:r>
        <w:rPr>
          <w:color w:val="000000" w:themeColor="text1"/>
        </w:rPr>
        <w:t>transformation</w:t>
      </w:r>
      <w:r w:rsidR="009726FD">
        <w:rPr>
          <w:color w:val="000000" w:themeColor="text1"/>
        </w:rPr>
        <w:t xml:space="preserve"> followed by a</w:t>
      </w:r>
      <w:r w:rsidR="003E6855">
        <w:rPr>
          <w:color w:val="000000" w:themeColor="text1"/>
        </w:rPr>
        <w:t xml:space="preserve"> median centered normalization</w:t>
      </w:r>
      <w:r w:rsidR="009726FD">
        <w:rPr>
          <w:color w:val="000000" w:themeColor="text1"/>
        </w:rPr>
        <w:t xml:space="preserve"> utilizing the</w:t>
      </w:r>
      <w:r w:rsidR="003E6855">
        <w:rPr>
          <w:color w:val="000000" w:themeColor="text1"/>
        </w:rPr>
        <w:t xml:space="preserve"> </w:t>
      </w:r>
      <w:proofErr w:type="spellStart"/>
      <w:proofErr w:type="gramStart"/>
      <w:r w:rsidR="003E6855" w:rsidRPr="003E6855">
        <w:rPr>
          <w:color w:val="000000" w:themeColor="text1"/>
        </w:rPr>
        <w:t>center.median</w:t>
      </w:r>
      <w:proofErr w:type="spellEnd"/>
      <w:proofErr w:type="gramEnd"/>
      <w:r w:rsidR="003E6855">
        <w:rPr>
          <w:color w:val="000000" w:themeColor="text1"/>
        </w:rPr>
        <w:t xml:space="preserve"> metho</w:t>
      </w:r>
      <w:r w:rsidR="00876836">
        <w:rPr>
          <w:color w:val="000000" w:themeColor="text1"/>
        </w:rPr>
        <w:t xml:space="preserve">d. Due to the </w:t>
      </w:r>
      <w:r w:rsidR="00876836" w:rsidRPr="00876836">
        <w:rPr>
          <w:color w:val="000000" w:themeColor="text1"/>
        </w:rPr>
        <w:t>left-censored</w:t>
      </w:r>
      <w:r w:rsidR="00876836">
        <w:rPr>
          <w:color w:val="000000" w:themeColor="text1"/>
        </w:rPr>
        <w:t xml:space="preserve"> nature of MSP-MS data, imputation is subsequently performed using the </w:t>
      </w:r>
      <w:r w:rsidR="003E6855" w:rsidRPr="003E6855">
        <w:rPr>
          <w:color w:val="000000" w:themeColor="text1"/>
        </w:rPr>
        <w:t>QRILC</w:t>
      </w:r>
      <w:r w:rsidR="003E6855">
        <w:rPr>
          <w:color w:val="000000" w:themeColor="text1"/>
        </w:rPr>
        <w:t xml:space="preserve"> method. Lastly, the data is reverse log</w:t>
      </w:r>
      <w:r w:rsidR="003E6855" w:rsidRPr="002F2819">
        <w:rPr>
          <w:color w:val="000000" w:themeColor="text1"/>
          <w:vertAlign w:val="subscript"/>
        </w:rPr>
        <w:t>2</w:t>
      </w:r>
      <w:r w:rsidR="003E6855">
        <w:rPr>
          <w:color w:val="000000" w:themeColor="text1"/>
        </w:rPr>
        <w:t xml:space="preserve"> transformed. </w:t>
      </w:r>
      <w:r w:rsidR="009726FD">
        <w:rPr>
          <w:color w:val="000000" w:themeColor="text1"/>
        </w:rPr>
        <w:t>All data manipulation is performed using MScoreutils</w:t>
      </w:r>
      <w:r w:rsidR="00D16FD5">
        <w:rPr>
          <w:color w:val="000000" w:themeColor="text1"/>
        </w:rPr>
        <w:fldChar w:fldCharType="begin"/>
      </w:r>
      <w:r w:rsidR="00E3194C">
        <w:rPr>
          <w:color w:val="000000" w:themeColor="text1"/>
        </w:rPr>
        <w:instrText xml:space="preserve"> ADDIN ZOTERO_ITEM CSL_CITATION {"citationID":"FzQI02cu","properties":{"formattedCitation":"\\super 14\\nosupersub{}","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Pr>
          <w:color w:val="000000" w:themeColor="text1"/>
        </w:rPr>
        <w:fldChar w:fldCharType="separate"/>
      </w:r>
      <w:r w:rsidR="00E3194C" w:rsidRPr="00E3194C">
        <w:rPr>
          <w:rFonts w:ascii="Aptos" w:cs="Times New Roman"/>
          <w:color w:val="000000"/>
          <w:vertAlign w:val="superscript"/>
        </w:rPr>
        <w:t>14</w:t>
      </w:r>
      <w:r w:rsidR="00D16FD5">
        <w:rPr>
          <w:color w:val="000000" w:themeColor="text1"/>
        </w:rPr>
        <w:fldChar w:fldCharType="end"/>
      </w:r>
      <w:r w:rsidR="009726FD">
        <w:rPr>
          <w:color w:val="000000" w:themeColor="text1"/>
        </w:rPr>
        <w:t xml:space="preserve">. </w:t>
      </w:r>
      <w:r w:rsidR="00CD35E1">
        <w:rPr>
          <w:color w:val="000000" w:themeColor="text1"/>
        </w:rPr>
        <w:t xml:space="preserve"> D</w:t>
      </w:r>
      <w:r w:rsidR="009726FD">
        <w:rPr>
          <w:color w:val="000000" w:themeColor="text1"/>
        </w:rPr>
        <w:t xml:space="preserve">ata resulting from each step </w:t>
      </w:r>
      <w:r w:rsidR="00F26AD2">
        <w:rPr>
          <w:color w:val="000000" w:themeColor="text1"/>
        </w:rPr>
        <w:t>of data processing i</w:t>
      </w:r>
      <w:r w:rsidR="009726FD">
        <w:rPr>
          <w:color w:val="000000" w:themeColor="text1"/>
        </w:rPr>
        <w:t xml:space="preserve">s stored within the resulting </w:t>
      </w:r>
      <w:proofErr w:type="spellStart"/>
      <w:r w:rsidR="009726FD">
        <w:rPr>
          <w:color w:val="000000" w:themeColor="text1"/>
        </w:rPr>
        <w:t>QFeatures</w:t>
      </w:r>
      <w:proofErr w:type="spellEnd"/>
      <w:r w:rsidR="009726FD">
        <w:rPr>
          <w:color w:val="000000" w:themeColor="text1"/>
        </w:rPr>
        <w:t xml:space="preserve"> object as </w:t>
      </w:r>
      <w:proofErr w:type="spellStart"/>
      <w:r w:rsidR="009726FD">
        <w:rPr>
          <w:color w:val="000000" w:themeColor="text1"/>
        </w:rPr>
        <w:t>SummarizedExperiment</w:t>
      </w:r>
      <w:proofErr w:type="spellEnd"/>
      <w:r w:rsidR="009726FD">
        <w:rPr>
          <w:color w:val="000000" w:themeColor="text1"/>
        </w:rPr>
        <w:t xml:space="preserve"> object</w:t>
      </w:r>
      <w:r w:rsidR="00F26AD2">
        <w:rPr>
          <w:color w:val="000000" w:themeColor="text1"/>
        </w:rPr>
        <w:t>s</w:t>
      </w:r>
      <w:r w:rsidR="006240F6">
        <w:rPr>
          <w:color w:val="000000" w:themeColor="text1"/>
        </w:rPr>
        <w:t xml:space="preserve"> named </w:t>
      </w:r>
      <w:r w:rsidR="009726FD">
        <w:rPr>
          <w:color w:val="000000" w:themeColor="text1"/>
        </w:rPr>
        <w:t>“</w:t>
      </w:r>
      <w:r w:rsidR="006240F6">
        <w:rPr>
          <w:color w:val="000000" w:themeColor="text1"/>
        </w:rPr>
        <w:t>log2_peptides”, “log2_peptides_norm”, “log2_peptides_norm_imputed”, and “</w:t>
      </w:r>
      <w:proofErr w:type="spellStart"/>
      <w:r w:rsidR="006240F6">
        <w:rPr>
          <w:color w:val="000000" w:themeColor="text1"/>
        </w:rPr>
        <w:t>peptides_norm</w:t>
      </w:r>
      <w:proofErr w:type="spellEnd"/>
      <w:r w:rsidR="006240F6">
        <w:rPr>
          <w:color w:val="000000" w:themeColor="text1"/>
        </w:rPr>
        <w:t xml:space="preserve">” respectively. </w:t>
      </w:r>
      <w:r w:rsidR="003E6855">
        <w:rPr>
          <w:color w:val="000000" w:themeColor="text1"/>
        </w:rPr>
        <w:t xml:space="preserve"> </w:t>
      </w:r>
    </w:p>
    <w:p w14:paraId="773BB9F2" w14:textId="77777777" w:rsidR="00AC090D" w:rsidRPr="00876836" w:rsidRDefault="00AC090D" w:rsidP="00311775">
      <w:pPr>
        <w:spacing w:line="480" w:lineRule="auto"/>
        <w:rPr>
          <w:color w:val="000000" w:themeColor="text1"/>
        </w:rPr>
      </w:pPr>
    </w:p>
    <w:p w14:paraId="0D7E1E63" w14:textId="270C7AA0" w:rsidR="00311775" w:rsidRDefault="00E17CDA" w:rsidP="00311775">
      <w:pPr>
        <w:spacing w:line="480" w:lineRule="auto"/>
        <w:rPr>
          <w:b/>
          <w:bCs/>
          <w:color w:val="000000" w:themeColor="text1"/>
        </w:rPr>
      </w:pPr>
      <w:r>
        <w:rPr>
          <w:b/>
          <w:bCs/>
          <w:color w:val="000000" w:themeColor="text1"/>
        </w:rPr>
        <w:t>Statistics</w:t>
      </w:r>
    </w:p>
    <w:p w14:paraId="1126CA5C" w14:textId="332E8118" w:rsidR="00E17CDA" w:rsidRDefault="00AC6054" w:rsidP="00311775">
      <w:pPr>
        <w:spacing w:line="480" w:lineRule="auto"/>
        <w:rPr>
          <w:color w:val="000000" w:themeColor="text1"/>
        </w:rPr>
      </w:pPr>
      <w:r>
        <w:rPr>
          <w:i/>
          <w:iCs/>
          <w:color w:val="000000" w:themeColor="text1"/>
        </w:rPr>
        <w:t>M</w:t>
      </w:r>
      <w:r w:rsidR="004F6E72" w:rsidRPr="005622E6">
        <w:rPr>
          <w:i/>
          <w:iCs/>
          <w:color w:val="000000" w:themeColor="text1"/>
        </w:rPr>
        <w:t>spms</w:t>
      </w:r>
      <w:r w:rsidR="004F6E72">
        <w:rPr>
          <w:color w:val="000000" w:themeColor="text1"/>
        </w:rPr>
        <w:t xml:space="preserve"> </w:t>
      </w:r>
      <w:r w:rsidR="00E17CDA">
        <w:rPr>
          <w:color w:val="000000" w:themeColor="text1"/>
        </w:rPr>
        <w:t>calculate</w:t>
      </w:r>
      <w:r w:rsidR="00C90975">
        <w:rPr>
          <w:color w:val="000000" w:themeColor="text1"/>
        </w:rPr>
        <w:t>s</w:t>
      </w:r>
      <w:r w:rsidR="00E17CDA">
        <w:rPr>
          <w:color w:val="000000" w:themeColor="text1"/>
        </w:rPr>
        <w:t xml:space="preserve"> the log</w:t>
      </w:r>
      <w:r w:rsidR="00E17CDA" w:rsidRPr="002F2819">
        <w:rPr>
          <w:color w:val="000000" w:themeColor="text1"/>
          <w:vertAlign w:val="subscript"/>
        </w:rPr>
        <w:t>2</w:t>
      </w:r>
      <w:r w:rsidR="00E17CDA">
        <w:rPr>
          <w:color w:val="000000" w:themeColor="text1"/>
        </w:rPr>
        <w:t xml:space="preserve"> fold change </w:t>
      </w:r>
      <w:r w:rsidR="00C90975">
        <w:rPr>
          <w:color w:val="000000" w:themeColor="text1"/>
        </w:rPr>
        <w:t xml:space="preserve">relative to the user specified denominator in </w:t>
      </w:r>
      <w:proofErr w:type="spellStart"/>
      <w:r w:rsidR="00C90975">
        <w:rPr>
          <w:color w:val="000000" w:themeColor="text1"/>
        </w:rPr>
        <w:t>colData</w:t>
      </w:r>
      <w:proofErr w:type="spellEnd"/>
      <w:r w:rsidR="00C90975">
        <w:rPr>
          <w:color w:val="000000" w:themeColor="text1"/>
        </w:rPr>
        <w:t xml:space="preserve"> </w:t>
      </w:r>
      <w:r w:rsidR="00E17CDA">
        <w:rPr>
          <w:color w:val="000000" w:themeColor="text1"/>
        </w:rPr>
        <w:t xml:space="preserve">and then performs pairwise t-tests with </w:t>
      </w:r>
      <w:r w:rsidR="00876836">
        <w:rPr>
          <w:color w:val="000000" w:themeColor="text1"/>
        </w:rPr>
        <w:t>FDR</w:t>
      </w:r>
      <w:r w:rsidR="00E17CDA">
        <w:rPr>
          <w:color w:val="000000" w:themeColor="text1"/>
        </w:rPr>
        <w:t xml:space="preserve"> p adjustment</w:t>
      </w:r>
      <w:r w:rsidR="003E6855">
        <w:rPr>
          <w:color w:val="000000" w:themeColor="text1"/>
        </w:rPr>
        <w:t xml:space="preserve"> </w:t>
      </w:r>
      <w:r w:rsidR="00876836">
        <w:rPr>
          <w:color w:val="000000" w:themeColor="text1"/>
        </w:rPr>
        <w:t>as implemented in</w:t>
      </w:r>
      <w:r w:rsidR="003E6855">
        <w:rPr>
          <w:color w:val="000000" w:themeColor="text1"/>
        </w:rPr>
        <w:t xml:space="preserve"> the Rstatix</w:t>
      </w:r>
      <w:r w:rsidR="002F2819">
        <w:rPr>
          <w:color w:val="000000" w:themeColor="text1"/>
        </w:rPr>
        <w:fldChar w:fldCharType="begin"/>
      </w:r>
      <w:r w:rsidR="00E3194C">
        <w:rPr>
          <w:color w:val="000000" w:themeColor="text1"/>
        </w:rPr>
        <w:instrText xml:space="preserve"> ADDIN ZOTERO_ITEM CSL_CITATION {"citationID":"UCHvbFYo","properties":{"formattedCitation":"\\super 15\\nosupersub{}","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5</w:t>
      </w:r>
      <w:r w:rsidR="002F2819">
        <w:rPr>
          <w:color w:val="000000" w:themeColor="text1"/>
        </w:rPr>
        <w:fldChar w:fldCharType="end"/>
      </w:r>
      <w:r w:rsidR="002F2819">
        <w:rPr>
          <w:color w:val="000000" w:themeColor="text1"/>
        </w:rPr>
        <w:t xml:space="preserve"> </w:t>
      </w:r>
      <w:r w:rsidR="003E6855">
        <w:rPr>
          <w:color w:val="000000" w:themeColor="text1"/>
        </w:rPr>
        <w:t xml:space="preserve"> package</w:t>
      </w:r>
      <w:r w:rsidR="00F26AD2">
        <w:rPr>
          <w:color w:val="000000" w:themeColor="text1"/>
        </w:rPr>
        <w:t xml:space="preserve"> using the </w:t>
      </w:r>
      <w:proofErr w:type="spellStart"/>
      <w:r w:rsidR="00F26AD2">
        <w:rPr>
          <w:color w:val="000000" w:themeColor="text1"/>
        </w:rPr>
        <w:t>peptides_norm</w:t>
      </w:r>
      <w:proofErr w:type="spellEnd"/>
      <w:r w:rsidR="00F26AD2">
        <w:rPr>
          <w:color w:val="000000" w:themeColor="text1"/>
        </w:rPr>
        <w:t xml:space="preserve"> values</w:t>
      </w:r>
      <w:r w:rsidR="003E6855">
        <w:rPr>
          <w:color w:val="000000" w:themeColor="text1"/>
        </w:rPr>
        <w:t>.</w:t>
      </w:r>
      <w:r w:rsidR="00E17CDA">
        <w:rPr>
          <w:color w:val="000000" w:themeColor="text1"/>
        </w:rPr>
        <w:t xml:space="preserve"> </w:t>
      </w:r>
      <w:r w:rsidR="00C90975">
        <w:rPr>
          <w:color w:val="000000" w:themeColor="text1"/>
        </w:rPr>
        <w:t xml:space="preserve">By </w:t>
      </w:r>
      <w:r w:rsidR="006240F6">
        <w:rPr>
          <w:color w:val="000000" w:themeColor="text1"/>
        </w:rPr>
        <w:t>default,</w:t>
      </w:r>
      <w:r w:rsidR="00C90975">
        <w:rPr>
          <w:color w:val="000000" w:themeColor="text1"/>
        </w:rPr>
        <w:t xml:space="preserve"> s</w:t>
      </w:r>
      <w:r w:rsidR="00876836">
        <w:rPr>
          <w:color w:val="000000" w:themeColor="text1"/>
        </w:rPr>
        <w:t>ignificant</w:t>
      </w:r>
      <w:r w:rsidR="00E17CDA">
        <w:rPr>
          <w:color w:val="000000" w:themeColor="text1"/>
        </w:rPr>
        <w:t xml:space="preserve"> peptides are denotated as having a </w:t>
      </w:r>
      <w:proofErr w:type="spellStart"/>
      <w:r w:rsidR="00E17CDA">
        <w:rPr>
          <w:color w:val="000000" w:themeColor="text1"/>
        </w:rPr>
        <w:t>p.adj</w:t>
      </w:r>
      <w:proofErr w:type="spellEnd"/>
      <w:r w:rsidR="00E17CDA">
        <w:rPr>
          <w:color w:val="000000" w:themeColor="text1"/>
        </w:rPr>
        <w:t xml:space="preserve"> &lt; 0.05 and log</w:t>
      </w:r>
      <w:r w:rsidR="00E17CDA" w:rsidRPr="005B324E">
        <w:rPr>
          <w:color w:val="000000" w:themeColor="text1"/>
          <w:vertAlign w:val="subscript"/>
        </w:rPr>
        <w:t>2</w:t>
      </w:r>
      <w:r w:rsidR="00F26AD2">
        <w:rPr>
          <w:color w:val="000000" w:themeColor="text1"/>
        </w:rPr>
        <w:t xml:space="preserve"> fold change</w:t>
      </w:r>
      <w:r w:rsidR="00E17CDA">
        <w:rPr>
          <w:color w:val="000000" w:themeColor="text1"/>
        </w:rPr>
        <w:t xml:space="preserve"> &gt; 3 relative to time 0</w:t>
      </w:r>
      <w:r w:rsidR="00C90975">
        <w:rPr>
          <w:color w:val="000000" w:themeColor="text1"/>
        </w:rPr>
        <w:t>.</w:t>
      </w:r>
    </w:p>
    <w:p w14:paraId="6DB067C9" w14:textId="77777777" w:rsidR="00786B56" w:rsidRPr="00E17CDA" w:rsidRDefault="00786B56" w:rsidP="00311775">
      <w:pPr>
        <w:spacing w:line="480" w:lineRule="auto"/>
        <w:rPr>
          <w:color w:val="000000" w:themeColor="text1"/>
        </w:rPr>
      </w:pPr>
    </w:p>
    <w:p w14:paraId="068FE68A" w14:textId="0BC4E5BF" w:rsidR="00311775" w:rsidRDefault="00E17CDA" w:rsidP="00311775">
      <w:pPr>
        <w:spacing w:line="480" w:lineRule="auto"/>
        <w:rPr>
          <w:b/>
          <w:bCs/>
          <w:color w:val="000000" w:themeColor="text1"/>
        </w:rPr>
      </w:pPr>
      <w:r>
        <w:rPr>
          <w:b/>
          <w:bCs/>
          <w:color w:val="000000" w:themeColor="text1"/>
        </w:rPr>
        <w:t>Visualizations</w:t>
      </w:r>
    </w:p>
    <w:p w14:paraId="317BEB37" w14:textId="6505EBB0" w:rsidR="00C90975" w:rsidRDefault="00E17CDA" w:rsidP="00311775">
      <w:pPr>
        <w:spacing w:line="480" w:lineRule="auto"/>
        <w:rPr>
          <w:color w:val="000000" w:themeColor="text1"/>
        </w:rPr>
      </w:pPr>
      <w:r w:rsidRPr="005622E6">
        <w:rPr>
          <w:i/>
          <w:iCs/>
          <w:color w:val="000000" w:themeColor="text1"/>
        </w:rPr>
        <w:lastRenderedPageBreak/>
        <w:t>Mspms</w:t>
      </w:r>
      <w:r>
        <w:rPr>
          <w:color w:val="000000" w:themeColor="text1"/>
        </w:rPr>
        <w:t xml:space="preserve"> supports </w:t>
      </w:r>
      <w:r w:rsidR="003D7A97">
        <w:rPr>
          <w:color w:val="000000" w:themeColor="text1"/>
        </w:rPr>
        <w:t>ggplot2</w:t>
      </w:r>
      <w:r w:rsidR="002F2819">
        <w:rPr>
          <w:color w:val="000000" w:themeColor="text1"/>
        </w:rPr>
        <w:fldChar w:fldCharType="begin"/>
      </w:r>
      <w:r w:rsidR="00E3194C">
        <w:rPr>
          <w:color w:val="000000" w:themeColor="text1"/>
        </w:rPr>
        <w:instrText xml:space="preserve"> ADDIN ZOTERO_ITEM CSL_CITATION {"citationID":"YC6hJ4yC","properties":{"formattedCitation":"\\super 16\\nosupersub{}","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Pr>
          <w:color w:val="000000" w:themeColor="text1"/>
        </w:rPr>
        <w:fldChar w:fldCharType="separate"/>
      </w:r>
      <w:r w:rsidR="00E3194C" w:rsidRPr="00E3194C">
        <w:rPr>
          <w:rFonts w:ascii="Aptos" w:cs="Times New Roman"/>
          <w:color w:val="000000"/>
          <w:vertAlign w:val="superscript"/>
        </w:rPr>
        <w:t>16</w:t>
      </w:r>
      <w:r w:rsidR="002F2819">
        <w:rPr>
          <w:color w:val="000000" w:themeColor="text1"/>
        </w:rPr>
        <w:fldChar w:fldCharType="end"/>
      </w:r>
      <w:r w:rsidR="003D7A97">
        <w:rPr>
          <w:color w:val="000000" w:themeColor="text1"/>
        </w:rPr>
        <w:t xml:space="preserve"> based </w:t>
      </w:r>
      <w:r w:rsidR="003E6855">
        <w:rPr>
          <w:color w:val="000000" w:themeColor="text1"/>
        </w:rPr>
        <w:t xml:space="preserve">plotting </w:t>
      </w:r>
      <w:r>
        <w:rPr>
          <w:color w:val="000000" w:themeColor="text1"/>
        </w:rPr>
        <w:t xml:space="preserve">of several types of </w:t>
      </w:r>
      <w:r w:rsidR="003D7A97">
        <w:rPr>
          <w:color w:val="000000" w:themeColor="text1"/>
        </w:rPr>
        <w:t>static visualizations including</w:t>
      </w:r>
      <w:r w:rsidR="003E6855">
        <w:rPr>
          <w:color w:val="000000" w:themeColor="text1"/>
        </w:rPr>
        <w:t xml:space="preserve"> </w:t>
      </w:r>
      <w:r w:rsidR="003D7A97">
        <w:rPr>
          <w:color w:val="000000" w:themeColor="text1"/>
        </w:rPr>
        <w:t>quality control</w:t>
      </w:r>
      <w:r>
        <w:rPr>
          <w:color w:val="000000" w:themeColor="text1"/>
        </w:rPr>
        <w:t xml:space="preserve">, PCA, </w:t>
      </w:r>
      <w:r w:rsidR="000110BD">
        <w:rPr>
          <w:color w:val="000000" w:themeColor="text1"/>
        </w:rPr>
        <w:t xml:space="preserve">volcano, </w:t>
      </w:r>
      <w:r>
        <w:rPr>
          <w:color w:val="000000" w:themeColor="text1"/>
        </w:rPr>
        <w:t>time course, and iceLogo plot</w:t>
      </w:r>
      <w:r w:rsidR="000110BD">
        <w:rPr>
          <w:color w:val="000000" w:themeColor="text1"/>
        </w:rPr>
        <w:t>s</w:t>
      </w:r>
      <w:r w:rsidR="003E6855">
        <w:rPr>
          <w:color w:val="000000" w:themeColor="text1"/>
        </w:rPr>
        <w:t>.</w:t>
      </w:r>
      <w:r w:rsidR="003D7A97">
        <w:rPr>
          <w:color w:val="000000" w:themeColor="text1"/>
        </w:rPr>
        <w:t xml:space="preserve"> Interactive heatmaps are plotted using the plotl</w:t>
      </w:r>
      <w:r w:rsidR="002F2819">
        <w:rPr>
          <w:color w:val="000000" w:themeColor="text1"/>
        </w:rPr>
        <w:t>y</w:t>
      </w:r>
      <w:r w:rsidR="00380863">
        <w:rPr>
          <w:color w:val="000000" w:themeColor="text1"/>
        </w:rPr>
        <w:fldChar w:fldCharType="begin"/>
      </w:r>
      <w:r w:rsidR="00E3194C">
        <w:rPr>
          <w:color w:val="000000" w:themeColor="text1"/>
        </w:rPr>
        <w:instrText xml:space="preserve"> ADDIN ZOTERO_ITEM CSL_CITATION {"citationID":"QlvuD3aV","properties":{"formattedCitation":"\\super 17\\nosupersub{}","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7</w:t>
      </w:r>
      <w:r w:rsidR="00380863">
        <w:rPr>
          <w:color w:val="000000" w:themeColor="text1"/>
        </w:rPr>
        <w:fldChar w:fldCharType="end"/>
      </w:r>
      <w:r w:rsidR="003D7A97">
        <w:rPr>
          <w:color w:val="000000" w:themeColor="text1"/>
        </w:rPr>
        <w:t xml:space="preserve"> based heatmaply</w:t>
      </w:r>
      <w:r w:rsidR="00380863">
        <w:rPr>
          <w:color w:val="000000" w:themeColor="text1"/>
        </w:rPr>
        <w:fldChar w:fldCharType="begin"/>
      </w:r>
      <w:r w:rsidR="00E3194C">
        <w:rPr>
          <w:color w:val="000000" w:themeColor="text1"/>
        </w:rPr>
        <w:instrText xml:space="preserve"> ADDIN ZOTERO_ITEM CSL_CITATION {"citationID":"B6GFg3Fq","properties":{"formattedCitation":"\\super 18\\nosupersub{}","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Pr>
          <w:color w:val="000000" w:themeColor="text1"/>
        </w:rPr>
        <w:fldChar w:fldCharType="separate"/>
      </w:r>
      <w:r w:rsidR="00E3194C" w:rsidRPr="00E3194C">
        <w:rPr>
          <w:rFonts w:ascii="Aptos" w:cs="Times New Roman"/>
          <w:color w:val="000000"/>
          <w:vertAlign w:val="superscript"/>
        </w:rPr>
        <w:t>18</w:t>
      </w:r>
      <w:r w:rsidR="00380863">
        <w:rPr>
          <w:color w:val="000000" w:themeColor="text1"/>
        </w:rPr>
        <w:fldChar w:fldCharType="end"/>
      </w:r>
      <w:r w:rsidR="003D7A97">
        <w:rPr>
          <w:color w:val="000000" w:themeColor="text1"/>
        </w:rPr>
        <w:t xml:space="preserve"> library</w:t>
      </w:r>
      <w:r w:rsidR="002F2819">
        <w:rPr>
          <w:color w:val="000000" w:themeColor="text1"/>
        </w:rPr>
        <w:t xml:space="preserve"> </w:t>
      </w:r>
      <w:r w:rsidR="003D7A97">
        <w:rPr>
          <w:color w:val="000000" w:themeColor="text1"/>
        </w:rPr>
        <w:t xml:space="preserve">. </w:t>
      </w:r>
    </w:p>
    <w:p w14:paraId="0F910102" w14:textId="77777777" w:rsidR="005B324E" w:rsidRPr="00E17CDA" w:rsidRDefault="005B324E" w:rsidP="00311775">
      <w:pPr>
        <w:spacing w:line="480" w:lineRule="auto"/>
        <w:rPr>
          <w:color w:val="000000" w:themeColor="text1"/>
        </w:rPr>
      </w:pPr>
    </w:p>
    <w:p w14:paraId="40CEC55A" w14:textId="164F0509" w:rsidR="00311775" w:rsidRDefault="00311775" w:rsidP="00311775">
      <w:pPr>
        <w:spacing w:line="480" w:lineRule="auto"/>
        <w:rPr>
          <w:b/>
          <w:bCs/>
          <w:color w:val="000000" w:themeColor="text1"/>
        </w:rPr>
      </w:pPr>
      <w:r>
        <w:rPr>
          <w:b/>
          <w:bCs/>
          <w:color w:val="000000" w:themeColor="text1"/>
        </w:rPr>
        <w:t>iceLogo Analysis</w:t>
      </w:r>
    </w:p>
    <w:p w14:paraId="4049DEA3" w14:textId="075EA445" w:rsidR="00F368C6" w:rsidRDefault="00311775" w:rsidP="00311775">
      <w:pPr>
        <w:spacing w:line="480" w:lineRule="auto"/>
        <w:rPr>
          <w:color w:val="000000" w:themeColor="text1"/>
        </w:rPr>
      </w:pPr>
      <w:r>
        <w:rPr>
          <w:color w:val="000000" w:themeColor="text1"/>
        </w:rPr>
        <w:t>iceLogo</w:t>
      </w:r>
      <w:r w:rsidR="005B324E">
        <w:rPr>
          <w:color w:val="000000" w:themeColor="text1"/>
        </w:rPr>
        <w:fldChar w:fldCharType="begin"/>
      </w:r>
      <w:r w:rsidR="00E3194C">
        <w:rPr>
          <w:color w:val="000000" w:themeColor="text1"/>
        </w:rPr>
        <w:instrText xml:space="preserve"> ADDIN ZOTERO_ITEM CSL_CITATION {"citationID":"FGRnvxw4","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Pr>
          <w:color w:val="000000" w:themeColor="text1"/>
        </w:rPr>
        <w:fldChar w:fldCharType="separate"/>
      </w:r>
      <w:r w:rsidR="00E3194C" w:rsidRPr="00E3194C">
        <w:rPr>
          <w:rFonts w:ascii="Aptos" w:cs="Times New Roman"/>
          <w:color w:val="000000"/>
          <w:vertAlign w:val="superscript"/>
        </w:rPr>
        <w:t>19</w:t>
      </w:r>
      <w:r w:rsidR="005B324E">
        <w:rPr>
          <w:color w:val="000000" w:themeColor="text1"/>
        </w:rPr>
        <w:fldChar w:fldCharType="end"/>
      </w:r>
      <w:r>
        <w:rPr>
          <w:color w:val="000000" w:themeColor="text1"/>
        </w:rPr>
        <w:t xml:space="preserve"> analysis</w:t>
      </w:r>
      <w:r w:rsidR="00F368C6">
        <w:rPr>
          <w:color w:val="000000" w:themeColor="text1"/>
        </w:rPr>
        <w:t xml:space="preserve"> </w:t>
      </w:r>
      <w:r w:rsidR="000D0A7D">
        <w:rPr>
          <w:color w:val="000000" w:themeColor="text1"/>
        </w:rPr>
        <w:t>calculates</w:t>
      </w:r>
      <w:r w:rsidR="00F368C6" w:rsidRPr="00876836">
        <w:rPr>
          <w:color w:val="000000" w:themeColor="text1"/>
        </w:rPr>
        <w:t xml:space="preserve"> the chance of occurrence (p-value) of every amino acid </w:t>
      </w:r>
      <w:r w:rsidR="000D0A7D">
        <w:rPr>
          <w:color w:val="000000" w:themeColor="text1"/>
        </w:rPr>
        <w:t>surrounding the scissile bond</w:t>
      </w:r>
      <w:r w:rsidR="00CF6C31">
        <w:rPr>
          <w:color w:val="000000" w:themeColor="text1"/>
        </w:rPr>
        <w:t xml:space="preserve"> in the experimental </w:t>
      </w:r>
      <w:r w:rsidR="000D0A7D">
        <w:rPr>
          <w:color w:val="000000" w:themeColor="text1"/>
        </w:rPr>
        <w:t xml:space="preserve"> </w:t>
      </w:r>
      <w:r w:rsidR="00CF6C31">
        <w:rPr>
          <w:color w:val="000000" w:themeColor="text1"/>
        </w:rPr>
        <w:t xml:space="preserve">data relative to a user-defined reference set of possible scissile bond locations. We </w:t>
      </w:r>
      <w:r w:rsidR="00F368C6">
        <w:rPr>
          <w:color w:val="000000" w:themeColor="text1"/>
        </w:rPr>
        <w:t xml:space="preserve">implemented </w:t>
      </w:r>
      <w:r w:rsidR="00CF6C31">
        <w:rPr>
          <w:color w:val="000000" w:themeColor="text1"/>
        </w:rPr>
        <w:t xml:space="preserve">this approach in </w:t>
      </w:r>
      <w:r w:rsidR="00F368C6">
        <w:rPr>
          <w:color w:val="000000" w:themeColor="text1"/>
        </w:rPr>
        <w:t xml:space="preserve">R, </w:t>
      </w:r>
      <w:r w:rsidR="00CF6C31">
        <w:rPr>
          <w:color w:val="000000" w:themeColor="text1"/>
        </w:rPr>
        <w:t>using the</w:t>
      </w:r>
      <w:r w:rsidR="00F368C6">
        <w:rPr>
          <w:color w:val="000000" w:themeColor="text1"/>
        </w:rPr>
        <w:t xml:space="preserve"> previously described Java implementation</w:t>
      </w:r>
      <w:r w:rsidR="00CF6C31">
        <w:rPr>
          <w:color w:val="000000" w:themeColor="text1"/>
        </w:rPr>
        <w:t xml:space="preserve"> as a reference</w:t>
      </w:r>
      <w:r w:rsidR="00F368C6">
        <w:rPr>
          <w:color w:val="000000" w:themeColor="text1"/>
        </w:rPr>
        <w:t xml:space="preserve">. </w:t>
      </w:r>
      <w:r w:rsidR="00061186">
        <w:rPr>
          <w:color w:val="000000" w:themeColor="text1"/>
        </w:rPr>
        <w:t xml:space="preserve"> The underlying logic is described below.</w:t>
      </w:r>
    </w:p>
    <w:p w14:paraId="70F54591" w14:textId="77777777" w:rsidR="006240F6" w:rsidRDefault="006240F6" w:rsidP="00311775">
      <w:pPr>
        <w:spacing w:line="480" w:lineRule="auto"/>
        <w:rPr>
          <w:color w:val="000000" w:themeColor="text1"/>
        </w:rPr>
      </w:pPr>
    </w:p>
    <w:p w14:paraId="400DF05A" w14:textId="1CFE2820" w:rsidR="00E85EFA" w:rsidRDefault="00E85EFA" w:rsidP="00311775">
      <w:pPr>
        <w:spacing w:line="480" w:lineRule="auto"/>
        <w:rPr>
          <w:color w:val="000000" w:themeColor="text1"/>
        </w:rPr>
      </w:pPr>
      <w:r>
        <w:rPr>
          <w:color w:val="000000" w:themeColor="text1"/>
        </w:rPr>
        <w:t>First, a count of the number of times an amino acid at each position is calculated f</w:t>
      </w:r>
      <w:r w:rsidR="00C90975">
        <w:rPr>
          <w:color w:val="000000" w:themeColor="text1"/>
        </w:rPr>
        <w:t xml:space="preserve">or </w:t>
      </w:r>
      <w:r w:rsidR="005D4E4F">
        <w:rPr>
          <w:color w:val="000000" w:themeColor="text1"/>
        </w:rPr>
        <w:t>an</w:t>
      </w:r>
      <w:r w:rsidR="002B0E9E">
        <w:rPr>
          <w:color w:val="000000" w:themeColor="text1"/>
        </w:rPr>
        <w:t xml:space="preserve"> </w:t>
      </w:r>
      <w:r w:rsidR="00467BB1">
        <w:rPr>
          <w:color w:val="000000" w:themeColor="text1"/>
        </w:rPr>
        <w:t>experimental and reference set</w:t>
      </w:r>
      <w:r w:rsidR="00786B56">
        <w:rPr>
          <w:color w:val="000000" w:themeColor="text1"/>
        </w:rPr>
        <w:t>.</w:t>
      </w:r>
      <w:r w:rsidR="002B0E9E">
        <w:rPr>
          <w:color w:val="000000" w:themeColor="text1"/>
        </w:rPr>
        <w:t xml:space="preserve"> </w:t>
      </w:r>
    </w:p>
    <w:p w14:paraId="499B4C5B" w14:textId="77777777" w:rsidR="002B0E9E" w:rsidRDefault="002B0E9E" w:rsidP="00311775">
      <w:pPr>
        <w:spacing w:line="480" w:lineRule="auto"/>
        <w:rPr>
          <w:color w:val="000000" w:themeColor="text1"/>
        </w:rPr>
      </w:pPr>
    </w:p>
    <w:p w14:paraId="7161DD9C" w14:textId="5A8CF327" w:rsidR="002B0E9E" w:rsidRDefault="002B0E9E" w:rsidP="00311775">
      <w:pPr>
        <w:spacing w:line="480" w:lineRule="auto"/>
        <w:rPr>
          <w:color w:val="000000" w:themeColor="text1"/>
        </w:rPr>
      </w:pPr>
      <w:r>
        <w:rPr>
          <w:color w:val="000000" w:themeColor="text1"/>
        </w:rPr>
        <w:t xml:space="preserve">Then the frequency of each amino acid </w:t>
      </w:r>
      <w:r w:rsidR="005D4E4F">
        <w:rPr>
          <w:color w:val="000000" w:themeColor="text1"/>
        </w:rPr>
        <w:t>at each position is calculated.</w:t>
      </w:r>
    </w:p>
    <w:p w14:paraId="51111BE0" w14:textId="41219BA3" w:rsidR="002B0E9E" w:rsidRDefault="002B0E9E" w:rsidP="00311775">
      <w:pPr>
        <w:spacing w:line="480" w:lineRule="auto"/>
        <w:rPr>
          <w:color w:val="000000" w:themeColor="text1"/>
        </w:rPr>
      </w:pPr>
    </w:p>
    <w:p w14:paraId="64361A8B" w14:textId="0F017559" w:rsidR="00467BB1" w:rsidRDefault="00C90975" w:rsidP="00311775">
      <w:pPr>
        <w:spacing w:line="480" w:lineRule="auto"/>
        <w:rPr>
          <w:color w:val="000000" w:themeColor="text1"/>
        </w:rPr>
      </w:pPr>
      <w:r>
        <w:rPr>
          <w:color w:val="000000" w:themeColor="text1"/>
        </w:rPr>
        <w:t>Then the standard deviation</w:t>
      </w:r>
      <w:r w:rsidR="00467BB1">
        <w:rPr>
          <w:color w:val="000000" w:themeColor="text1"/>
        </w:rPr>
        <w:t xml:space="preserve"> (</w:t>
      </w:r>
      <m:oMath>
        <m:r>
          <w:rPr>
            <w:rFonts w:ascii="Cambria Math" w:hAnsi="Cambria Math"/>
            <w:color w:val="000000" w:themeColor="text1"/>
          </w:rPr>
          <m:t>σ</m:t>
        </m:r>
      </m:oMath>
      <w:r w:rsidR="00467BB1">
        <w:rPr>
          <w:color w:val="000000" w:themeColor="text1"/>
        </w:rPr>
        <w:t xml:space="preserve"> ) </w:t>
      </w:r>
      <w:r>
        <w:rPr>
          <w:color w:val="000000" w:themeColor="text1"/>
        </w:rPr>
        <w:t xml:space="preserve">is </w:t>
      </w:r>
      <w:r w:rsidR="00467BB1">
        <w:rPr>
          <w:color w:val="000000" w:themeColor="text1"/>
        </w:rPr>
        <w:t xml:space="preserve">calculated using the frequency of an amino acid in the reference set </w:t>
      </w:r>
      <m:oMath>
        <m:r>
          <w:rPr>
            <w:rFonts w:ascii="Cambria Math" w:hAnsi="Cambria Math"/>
            <w:color w:val="000000" w:themeColor="text1"/>
          </w:rPr>
          <m:t>(f%</m:t>
        </m:r>
      </m:oMath>
      <w:r w:rsidR="00467BB1">
        <w:rPr>
          <w:color w:val="000000" w:themeColor="text1"/>
        </w:rPr>
        <w:t xml:space="preserve"> )</w:t>
      </w:r>
    </w:p>
    <w:p w14:paraId="12671505" w14:textId="30F5E3EF" w:rsidR="002B0E9E" w:rsidRDefault="002B0E9E" w:rsidP="00311775">
      <w:pPr>
        <w:spacing w:line="480" w:lineRule="auto"/>
        <w:rPr>
          <w:color w:val="000000" w:themeColor="text1"/>
        </w:rPr>
      </w:pPr>
      <m:oMathPara>
        <m:oMath>
          <m:r>
            <w:rPr>
              <w:rFonts w:ascii="Cambria Math" w:hAnsi="Cambria Math"/>
              <w:color w:val="000000" w:themeColor="text1"/>
            </w:rPr>
            <m:t>σ=</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f%</m:t>
                  </m:r>
                </m:num>
                <m:den>
                  <m:r>
                    <w:rPr>
                      <w:rFonts w:ascii="Cambria Math" w:hAnsi="Cambria Math"/>
                      <w:color w:val="000000" w:themeColor="text1"/>
                    </w:rPr>
                    <m:t>N</m:t>
                  </m:r>
                </m:den>
              </m:f>
            </m:e>
          </m:rad>
        </m:oMath>
      </m:oMathPara>
    </w:p>
    <w:p w14:paraId="222195B4" w14:textId="77777777" w:rsidR="002B0E9E" w:rsidRDefault="002B0E9E" w:rsidP="00311775">
      <w:pPr>
        <w:spacing w:line="480" w:lineRule="auto"/>
        <w:rPr>
          <w:color w:val="000000" w:themeColor="text1"/>
        </w:rPr>
      </w:pPr>
    </w:p>
    <w:p w14:paraId="251F4B86" w14:textId="3921B236" w:rsidR="00C90975" w:rsidRDefault="002B0E9E" w:rsidP="00311775">
      <w:pPr>
        <w:spacing w:line="480" w:lineRule="auto"/>
        <w:rPr>
          <w:color w:val="000000" w:themeColor="text1"/>
        </w:rPr>
      </w:pPr>
      <w:r w:rsidRPr="002B0E9E">
        <w:rPr>
          <w:color w:val="000000" w:themeColor="text1"/>
        </w:rPr>
        <w:lastRenderedPageBreak/>
        <w:t>Th</w:t>
      </w:r>
      <w:r>
        <w:rPr>
          <w:color w:val="000000" w:themeColor="text1"/>
        </w:rPr>
        <w:t>ese</w:t>
      </w:r>
      <w:r w:rsidRPr="002B0E9E">
        <w:rPr>
          <w:color w:val="000000" w:themeColor="text1"/>
        </w:rPr>
        <w:t xml:space="preserve"> calculated standard deviation</w:t>
      </w:r>
      <w:r>
        <w:rPr>
          <w:color w:val="000000" w:themeColor="text1"/>
        </w:rPr>
        <w:t xml:space="preserve">s are subsequently used to </w:t>
      </w:r>
      <w:r w:rsidRPr="002B0E9E">
        <w:rPr>
          <w:color w:val="000000" w:themeColor="text1"/>
        </w:rPr>
        <w:t>calculate significances</w:t>
      </w:r>
      <w:r>
        <w:rPr>
          <w:color w:val="000000" w:themeColor="text1"/>
        </w:rPr>
        <w:t xml:space="preserve"> by conversion</w:t>
      </w:r>
      <w:r w:rsidR="00C90975" w:rsidRPr="00C90975">
        <w:rPr>
          <w:color w:val="000000" w:themeColor="text1"/>
        </w:rPr>
        <w:t xml:space="preserve"> </w:t>
      </w:r>
      <w:r w:rsidR="00C90975">
        <w:rPr>
          <w:color w:val="000000" w:themeColor="text1"/>
        </w:rPr>
        <w:t xml:space="preserve">to </w:t>
      </w:r>
      <w:r w:rsidR="00C90975" w:rsidRPr="00C90975">
        <w:rPr>
          <w:color w:val="000000" w:themeColor="text1"/>
        </w:rPr>
        <w:t>p-value</w:t>
      </w:r>
      <w:r w:rsidR="00C90975">
        <w:rPr>
          <w:color w:val="000000" w:themeColor="text1"/>
        </w:rPr>
        <w:t>s</w:t>
      </w:r>
      <w:r w:rsidR="00C90975" w:rsidRPr="00C90975">
        <w:rPr>
          <w:color w:val="000000" w:themeColor="text1"/>
        </w:rPr>
        <w:t xml:space="preserve"> using the </w:t>
      </w:r>
      <w:proofErr w:type="spellStart"/>
      <w:r w:rsidR="00C90975" w:rsidRPr="00C90975">
        <w:rPr>
          <w:color w:val="000000" w:themeColor="text1"/>
        </w:rPr>
        <w:t>Wichura</w:t>
      </w:r>
      <w:proofErr w:type="spellEnd"/>
      <w:r w:rsidR="00C90975" w:rsidRPr="00C90975">
        <w:rPr>
          <w:color w:val="000000" w:themeColor="text1"/>
        </w:rPr>
        <w:t xml:space="preserve"> algorithm</w:t>
      </w:r>
      <w:r w:rsidR="00C90975">
        <w:rPr>
          <w:color w:val="000000" w:themeColor="text1"/>
        </w:rPr>
        <w:t xml:space="preserve">. Only p values </w:t>
      </w:r>
      <w:r w:rsidR="005F505A" w:rsidRPr="005F505A">
        <w:rPr>
          <w:color w:val="000000" w:themeColor="text1"/>
        </w:rPr>
        <w:t>≤</w:t>
      </w:r>
      <w:r w:rsidR="00C90975">
        <w:rPr>
          <w:color w:val="000000" w:themeColor="text1"/>
        </w:rPr>
        <w:t xml:space="preserve"> </w:t>
      </w:r>
      <w:r w:rsidR="00C9274B">
        <w:rPr>
          <w:color w:val="000000" w:themeColor="text1"/>
        </w:rPr>
        <w:t xml:space="preserve">to </w:t>
      </w:r>
      <w:r w:rsidR="00C90975">
        <w:rPr>
          <w:color w:val="000000" w:themeColor="text1"/>
        </w:rPr>
        <w:t>the user specified p value</w:t>
      </w:r>
      <w:r w:rsidR="00061186">
        <w:rPr>
          <w:color w:val="000000" w:themeColor="text1"/>
        </w:rPr>
        <w:t xml:space="preserve"> threshold</w:t>
      </w:r>
      <w:r w:rsidR="00C90975">
        <w:rPr>
          <w:color w:val="000000" w:themeColor="text1"/>
        </w:rPr>
        <w:t xml:space="preserve"> are retained for subsequent visualization. </w:t>
      </w:r>
    </w:p>
    <w:p w14:paraId="7F0DC0C9" w14:textId="77777777" w:rsidR="00C90975" w:rsidRDefault="00C90975" w:rsidP="00311775">
      <w:pPr>
        <w:spacing w:line="480" w:lineRule="auto"/>
        <w:rPr>
          <w:color w:val="000000" w:themeColor="text1"/>
        </w:rPr>
      </w:pPr>
    </w:p>
    <w:p w14:paraId="3AA14783" w14:textId="553BE192" w:rsidR="00786B56" w:rsidRDefault="00C90975" w:rsidP="00C90975">
      <w:pPr>
        <w:spacing w:line="480" w:lineRule="auto"/>
        <w:rPr>
          <w:color w:val="000000" w:themeColor="text1"/>
        </w:rPr>
      </w:pPr>
      <w:r>
        <w:rPr>
          <w:color w:val="000000" w:themeColor="text1"/>
        </w:rPr>
        <w:t xml:space="preserve">The height of each amino acid at each position is </w:t>
      </w:r>
      <w:r w:rsidR="002B0E9E">
        <w:rPr>
          <w:color w:val="000000" w:themeColor="text1"/>
        </w:rPr>
        <w:t xml:space="preserve">then </w:t>
      </w:r>
      <w:r w:rsidR="00786B56">
        <w:rPr>
          <w:color w:val="000000" w:themeColor="text1"/>
        </w:rPr>
        <w:t>visualized using</w:t>
      </w:r>
      <w:r>
        <w:rPr>
          <w:color w:val="000000" w:themeColor="text1"/>
        </w:rPr>
        <w:t xml:space="preserve"> the </w:t>
      </w:r>
      <w:proofErr w:type="spellStart"/>
      <w:r>
        <w:rPr>
          <w:color w:val="000000" w:themeColor="text1"/>
        </w:rPr>
        <w:t>ggseqlogo</w:t>
      </w:r>
      <w:proofErr w:type="spellEnd"/>
      <w:r>
        <w:rPr>
          <w:color w:val="000000" w:themeColor="text1"/>
        </w:rPr>
        <w:t xml:space="preserve"> R package</w:t>
      </w:r>
      <w:r w:rsidR="00061186">
        <w:rPr>
          <w:color w:val="000000" w:themeColor="text1"/>
        </w:rPr>
        <w:fldChar w:fldCharType="begin"/>
      </w:r>
      <w:r w:rsidR="00E3194C">
        <w:rPr>
          <w:color w:val="000000" w:themeColor="text1"/>
        </w:rPr>
        <w:instrText xml:space="preserve"> ADDIN ZOTERO_ITEM CSL_CITATION {"citationID":"Jh2zyNcS","properties":{"formattedCitation":"\\super 20\\nosupersub{}","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Pr>
          <w:color w:val="000000" w:themeColor="text1"/>
        </w:rPr>
        <w:fldChar w:fldCharType="separate"/>
      </w:r>
      <w:r w:rsidR="00E3194C" w:rsidRPr="00E3194C">
        <w:rPr>
          <w:rFonts w:ascii="Aptos" w:cs="Times New Roman"/>
          <w:color w:val="000000"/>
          <w:vertAlign w:val="superscript"/>
        </w:rPr>
        <w:t>20</w:t>
      </w:r>
      <w:r w:rsidR="00061186">
        <w:rPr>
          <w:color w:val="000000" w:themeColor="text1"/>
        </w:rPr>
        <w:fldChar w:fldCharType="end"/>
      </w:r>
      <w:r>
        <w:rPr>
          <w:color w:val="000000" w:themeColor="text1"/>
        </w:rPr>
        <w:t xml:space="preserve"> using the user’s choice of percent change or fold change to represent the height of each amino acid letter. </w:t>
      </w:r>
    </w:p>
    <w:p w14:paraId="5CDBC1EB" w14:textId="77777777" w:rsidR="002866F5" w:rsidRDefault="002866F5" w:rsidP="00C90975">
      <w:pPr>
        <w:spacing w:line="480" w:lineRule="auto"/>
        <w:rPr>
          <w:color w:val="000000" w:themeColor="text1"/>
        </w:rPr>
      </w:pPr>
    </w:p>
    <w:p w14:paraId="48399ABA" w14:textId="00903DFF" w:rsidR="00C90975" w:rsidRDefault="00C90975" w:rsidP="00C90975">
      <w:pPr>
        <w:spacing w:line="480" w:lineRule="auto"/>
        <w:rPr>
          <w:color w:val="000000" w:themeColor="text1"/>
        </w:rPr>
      </w:pPr>
      <w:r>
        <w:rPr>
          <w:color w:val="000000" w:themeColor="text1"/>
        </w:rPr>
        <w:t>The percent change</w:t>
      </w:r>
      <w:r w:rsidR="00467BB1">
        <w:rPr>
          <w:color w:val="000000" w:themeColor="text1"/>
        </w:rPr>
        <w:t xml:space="preserve"> (</w:t>
      </w:r>
      <m:oMath>
        <m:r>
          <w:rPr>
            <w:rFonts w:ascii="Cambria Math" w:hAnsi="Cambria Math"/>
            <w:color w:val="000000" w:themeColor="text1"/>
          </w:rPr>
          <m:t>PC</m:t>
        </m:r>
      </m:oMath>
      <w:r w:rsidR="00467BB1">
        <w:rPr>
          <w:color w:val="000000" w:themeColor="text1"/>
        </w:rPr>
        <w:t xml:space="preserve">) </w:t>
      </w:r>
      <w:r>
        <w:rPr>
          <w:color w:val="000000" w:themeColor="text1"/>
        </w:rPr>
        <w:t xml:space="preserve"> is calculated</w:t>
      </w:r>
      <w:r w:rsidR="00467BB1">
        <w:rPr>
          <w:color w:val="000000" w:themeColor="text1"/>
        </w:rPr>
        <w:t xml:space="preserve"> 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w:t>
      </w:r>
      <w:r>
        <w:rPr>
          <w:color w:val="000000" w:themeColor="text1"/>
        </w:rPr>
        <w:t xml:space="preserve"> as follows: </w:t>
      </w:r>
    </w:p>
    <w:p w14:paraId="3B1A7CBF" w14:textId="3836490A" w:rsidR="00C90975" w:rsidRDefault="002B0E9E" w:rsidP="00C90975">
      <w:pPr>
        <w:spacing w:line="480" w:lineRule="auto"/>
        <w:rPr>
          <w:color w:val="000000" w:themeColor="text1"/>
        </w:rPr>
      </w:pPr>
      <m:oMathPara>
        <m:oMath>
          <m:r>
            <w:rPr>
              <w:rFonts w:ascii="Cambria Math" w:hAnsi="Cambria Math"/>
              <w:color w:val="000000" w:themeColor="text1"/>
            </w:rPr>
            <m:t>PC=</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oMath>
      </m:oMathPara>
    </w:p>
    <w:p w14:paraId="5A46F6D0" w14:textId="33245897" w:rsidR="00C90975" w:rsidRDefault="00C90975" w:rsidP="00467BB1">
      <w:pPr>
        <w:spacing w:line="480" w:lineRule="auto"/>
        <w:rPr>
          <w:color w:val="000000" w:themeColor="text1"/>
        </w:rPr>
      </w:pPr>
      <w:r>
        <w:rPr>
          <w:color w:val="000000" w:themeColor="text1"/>
        </w:rPr>
        <w:t>The fold change</w:t>
      </w:r>
      <w:r w:rsidR="00467BB1">
        <w:rPr>
          <w:color w:val="000000" w:themeColor="text1"/>
        </w:rPr>
        <w:t xml:space="preserve"> (</w:t>
      </w:r>
      <m:oMath>
        <m:r>
          <w:rPr>
            <w:rFonts w:ascii="Cambria Math" w:hAnsi="Cambria Math"/>
            <w:color w:val="000000" w:themeColor="text1"/>
          </w:rPr>
          <m:t>FC)</m:t>
        </m:r>
      </m:oMath>
      <w:r>
        <w:rPr>
          <w:color w:val="000000" w:themeColor="text1"/>
        </w:rPr>
        <w:t xml:space="preserve"> is calculated </w:t>
      </w:r>
      <w:r w:rsidR="00467BB1">
        <w:rPr>
          <w:color w:val="000000" w:themeColor="text1"/>
        </w:rPr>
        <w:t>from the experimental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and reference set frequency (</w:t>
      </w:r>
      <m:oMath>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oMath>
      <w:r w:rsidR="00467BB1">
        <w:rPr>
          <w:color w:val="000000" w:themeColor="text1"/>
        </w:rPr>
        <w:t xml:space="preserve">)  as follows: </w:t>
      </w:r>
    </w:p>
    <w:p w14:paraId="2AEEEACF" w14:textId="4C53938A"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num>
            <m:den>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m:t>
                  </m:r>
                </m:sup>
              </m:sSup>
              <m:r>
                <w:rPr>
                  <w:rFonts w:ascii="Cambria Math" w:hAnsi="Cambria Math"/>
                  <w:color w:val="000000" w:themeColor="text1"/>
                </w:rPr>
                <m:t xml:space="preserve"> </m:t>
              </m:r>
            </m:den>
          </m:f>
        </m:oMath>
      </m:oMathPara>
    </w:p>
    <w:p w14:paraId="0293D8BD" w14:textId="00B963BF" w:rsidR="002B0E9E" w:rsidRDefault="00467BB1" w:rsidP="002B0E9E">
      <w:pPr>
        <w:tabs>
          <w:tab w:val="left" w:pos="4654"/>
        </w:tabs>
        <w:spacing w:line="480" w:lineRule="auto"/>
        <w:rPr>
          <w:color w:val="000000" w:themeColor="text1"/>
        </w:rPr>
      </w:pPr>
      <w:r>
        <w:rPr>
          <w:color w:val="000000" w:themeColor="text1"/>
        </w:rPr>
        <w:t>In the event that</w:t>
      </w:r>
      <w:r w:rsidR="002B0E9E">
        <w:rPr>
          <w:color w:val="000000" w:themeColor="text1"/>
        </w:rPr>
        <w:t xml:space="preserve"> the fold change is smaller than one, it is </w:t>
      </w:r>
      <w:r>
        <w:rPr>
          <w:color w:val="000000" w:themeColor="text1"/>
        </w:rPr>
        <w:t>transformed into the converted fold change (</w:t>
      </w:r>
      <m:oMath>
        <m:r>
          <w:rPr>
            <w:rFonts w:ascii="Cambria Math" w:hAnsi="Cambria Math"/>
            <w:color w:val="000000" w:themeColor="text1"/>
          </w:rPr>
          <m:t>FCcon</m:t>
        </m:r>
      </m:oMath>
      <w:r>
        <w:rPr>
          <w:rFonts w:eastAsiaTheme="minorEastAsia"/>
          <w:color w:val="000000" w:themeColor="text1"/>
        </w:rPr>
        <w:t>) i</w:t>
      </w:r>
      <w:proofErr w:type="spellStart"/>
      <w:r w:rsidR="002B0E9E">
        <w:rPr>
          <w:color w:val="000000" w:themeColor="text1"/>
        </w:rPr>
        <w:t>n</w:t>
      </w:r>
      <w:proofErr w:type="spellEnd"/>
      <w:r w:rsidR="002B0E9E">
        <w:rPr>
          <w:color w:val="000000" w:themeColor="text1"/>
        </w:rPr>
        <w:t xml:space="preserve"> order to allow the comparison of height with positively regulated amino acids</w:t>
      </w:r>
      <w:r>
        <w:rPr>
          <w:color w:val="000000" w:themeColor="text1"/>
        </w:rPr>
        <w:t>.</w:t>
      </w:r>
    </w:p>
    <w:p w14:paraId="387FCF0C" w14:textId="21569AED" w:rsidR="002B0E9E" w:rsidRDefault="002B0E9E" w:rsidP="002B0E9E">
      <w:pPr>
        <w:tabs>
          <w:tab w:val="left" w:pos="4654"/>
        </w:tabs>
        <w:spacing w:line="480" w:lineRule="auto"/>
        <w:rPr>
          <w:color w:val="000000" w:themeColor="text1"/>
        </w:rPr>
      </w:pPr>
      <m:oMathPara>
        <m:oMath>
          <m:r>
            <w:rPr>
              <w:rFonts w:ascii="Cambria Math" w:hAnsi="Cambria Math"/>
              <w:color w:val="000000" w:themeColor="text1"/>
            </w:rPr>
            <m:t>FCcon=</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FC</m:t>
              </m:r>
            </m:den>
          </m:f>
          <m:r>
            <w:rPr>
              <w:rFonts w:ascii="Cambria Math" w:hAnsi="Cambria Math"/>
              <w:color w:val="000000" w:themeColor="text1"/>
            </w:rPr>
            <m:t>× -1</m:t>
          </m:r>
        </m:oMath>
      </m:oMathPara>
    </w:p>
    <w:p w14:paraId="6F3AC545" w14:textId="77777777" w:rsidR="005D4E4F" w:rsidRDefault="005D4E4F" w:rsidP="00F368C6">
      <w:pPr>
        <w:tabs>
          <w:tab w:val="left" w:pos="720"/>
          <w:tab w:val="left" w:pos="1440"/>
          <w:tab w:val="left" w:pos="2160"/>
          <w:tab w:val="left" w:pos="2880"/>
          <w:tab w:val="left" w:pos="3600"/>
          <w:tab w:val="left" w:pos="5176"/>
        </w:tabs>
        <w:spacing w:line="480" w:lineRule="auto"/>
        <w:rPr>
          <w:color w:val="000000" w:themeColor="text1"/>
        </w:rPr>
      </w:pPr>
    </w:p>
    <w:p w14:paraId="29E9E714" w14:textId="09C391CF"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r w:rsidRPr="00F368C6">
        <w:rPr>
          <w:color w:val="000000" w:themeColor="text1"/>
        </w:rPr>
        <w:lastRenderedPageBreak/>
        <w:t xml:space="preserve">If only one amino acid is </w:t>
      </w:r>
      <w:r w:rsidR="00467BB1">
        <w:rPr>
          <w:color w:val="000000" w:themeColor="text1"/>
        </w:rPr>
        <w:t>found to be significant at a given position</w:t>
      </w:r>
      <w:r w:rsidRPr="00F368C6">
        <w:rPr>
          <w:color w:val="000000" w:themeColor="text1"/>
        </w:rPr>
        <w:t xml:space="preserve"> and the calculated amino acid size is infinite, the height of the amino acid </w:t>
      </w:r>
      <w:r w:rsidR="004E4E41">
        <w:rPr>
          <w:color w:val="000000" w:themeColor="text1"/>
        </w:rPr>
        <w:t xml:space="preserve">is </w:t>
      </w:r>
      <w:r w:rsidR="005D4E4F">
        <w:rPr>
          <w:color w:val="000000" w:themeColor="text1"/>
        </w:rPr>
        <w:t xml:space="preserve">represented </w:t>
      </w:r>
      <w:r w:rsidR="005D4E4F" w:rsidRPr="00F368C6">
        <w:rPr>
          <w:color w:val="000000" w:themeColor="text1"/>
        </w:rPr>
        <w:t>as</w:t>
      </w:r>
      <w:r w:rsidRPr="00F368C6">
        <w:rPr>
          <w:color w:val="000000" w:themeColor="text1"/>
        </w:rPr>
        <w:t xml:space="preserve"> the maximal height that can be visualized in the iceLogo</w:t>
      </w:r>
      <w:r w:rsidR="001467EE">
        <w:rPr>
          <w:color w:val="000000" w:themeColor="text1"/>
        </w:rPr>
        <w:t xml:space="preserve"> plot</w:t>
      </w:r>
      <w:r w:rsidRPr="00F368C6">
        <w:rPr>
          <w:color w:val="000000" w:themeColor="text1"/>
        </w:rPr>
        <w:t>.</w:t>
      </w:r>
    </w:p>
    <w:p w14:paraId="2E834710" w14:textId="77777777" w:rsidR="00F368C6" w:rsidRDefault="00F368C6" w:rsidP="00F368C6">
      <w:pPr>
        <w:tabs>
          <w:tab w:val="left" w:pos="720"/>
          <w:tab w:val="left" w:pos="1440"/>
          <w:tab w:val="left" w:pos="2160"/>
          <w:tab w:val="left" w:pos="2880"/>
          <w:tab w:val="left" w:pos="3600"/>
          <w:tab w:val="left" w:pos="5176"/>
        </w:tabs>
        <w:spacing w:line="480" w:lineRule="auto"/>
        <w:rPr>
          <w:color w:val="000000" w:themeColor="text1"/>
        </w:rPr>
      </w:pPr>
    </w:p>
    <w:p w14:paraId="3933683A" w14:textId="43267361" w:rsidR="00311775" w:rsidRDefault="00F368C6" w:rsidP="00E92335">
      <w:pPr>
        <w:spacing w:line="480" w:lineRule="auto"/>
        <w:rPr>
          <w:color w:val="000000" w:themeColor="text1"/>
        </w:rPr>
      </w:pPr>
      <w:r w:rsidRPr="00F368C6">
        <w:rPr>
          <w:color w:val="000000" w:themeColor="text1"/>
        </w:rPr>
        <w:t xml:space="preserve">If </w:t>
      </w:r>
      <w:r w:rsidR="00467BB1">
        <w:rPr>
          <w:color w:val="000000" w:themeColor="text1"/>
        </w:rPr>
        <w:t>several</w:t>
      </w:r>
      <w:r w:rsidRPr="00F368C6">
        <w:rPr>
          <w:color w:val="000000" w:themeColor="text1"/>
        </w:rPr>
        <w:t xml:space="preserve"> amino acids are </w:t>
      </w:r>
      <w:r w:rsidR="00467BB1">
        <w:rPr>
          <w:color w:val="000000" w:themeColor="text1"/>
        </w:rPr>
        <w:t>found to be significant at a given position</w:t>
      </w:r>
      <w:r w:rsidRPr="00F368C6">
        <w:rPr>
          <w:color w:val="000000" w:themeColor="text1"/>
        </w:rPr>
        <w:t xml:space="preserve"> and all </w:t>
      </w:r>
      <w:r w:rsidR="00467BB1">
        <w:rPr>
          <w:color w:val="000000" w:themeColor="text1"/>
        </w:rPr>
        <w:t>have</w:t>
      </w:r>
      <w:r w:rsidRPr="00F368C6">
        <w:rPr>
          <w:color w:val="000000" w:themeColor="text1"/>
        </w:rPr>
        <w:t xml:space="preserve"> infinite</w:t>
      </w:r>
      <w:r w:rsidR="00467BB1">
        <w:rPr>
          <w:color w:val="000000" w:themeColor="text1"/>
        </w:rPr>
        <w:t xml:space="preserve"> calculated amino acid sizes</w:t>
      </w:r>
      <w:r w:rsidRPr="00F368C6">
        <w:rPr>
          <w:color w:val="000000" w:themeColor="text1"/>
        </w:rPr>
        <w:t>, the height of the</w:t>
      </w:r>
      <w:r w:rsidR="00467BB1">
        <w:rPr>
          <w:color w:val="000000" w:themeColor="text1"/>
        </w:rPr>
        <w:t xml:space="preserve"> </w:t>
      </w:r>
      <w:r w:rsidRPr="00F368C6">
        <w:rPr>
          <w:color w:val="000000" w:themeColor="text1"/>
        </w:rPr>
        <w:t xml:space="preserve">amino acids </w:t>
      </w:r>
      <w:r w:rsidR="00467BB1">
        <w:rPr>
          <w:color w:val="000000" w:themeColor="text1"/>
        </w:rPr>
        <w:t xml:space="preserve">combined </w:t>
      </w:r>
      <w:r w:rsidR="004E4E41">
        <w:rPr>
          <w:color w:val="000000" w:themeColor="text1"/>
        </w:rPr>
        <w:t>is represented as</w:t>
      </w:r>
      <w:r w:rsidRPr="00F368C6">
        <w:rPr>
          <w:color w:val="000000" w:themeColor="text1"/>
        </w:rPr>
        <w:t xml:space="preserve"> </w:t>
      </w:r>
      <w:r w:rsidR="004E4E41">
        <w:rPr>
          <w:color w:val="000000" w:themeColor="text1"/>
        </w:rPr>
        <w:t>the</w:t>
      </w:r>
      <w:r w:rsidRPr="00F368C6">
        <w:rPr>
          <w:color w:val="000000" w:themeColor="text1"/>
        </w:rPr>
        <w:t xml:space="preserve"> maximal height that can be visualized in the iceLogo</w:t>
      </w:r>
      <w:r w:rsidR="001467EE">
        <w:rPr>
          <w:color w:val="000000" w:themeColor="text1"/>
        </w:rPr>
        <w:t xml:space="preserve"> plot</w:t>
      </w:r>
      <w:r w:rsidR="005D4E4F">
        <w:rPr>
          <w:color w:val="000000" w:themeColor="text1"/>
        </w:rPr>
        <w:t>.</w:t>
      </w:r>
    </w:p>
    <w:p w14:paraId="1EA2E361" w14:textId="77777777" w:rsidR="00382EE5" w:rsidRDefault="00382EE5" w:rsidP="00E92335">
      <w:pPr>
        <w:spacing w:line="480" w:lineRule="auto"/>
        <w:rPr>
          <w:color w:val="000000" w:themeColor="text1"/>
        </w:rPr>
      </w:pPr>
    </w:p>
    <w:p w14:paraId="6C215DCB" w14:textId="1AD4947F" w:rsidR="00382EE5" w:rsidRDefault="00382EE5" w:rsidP="00382EE5">
      <w:pPr>
        <w:spacing w:line="480" w:lineRule="auto"/>
        <w:rPr>
          <w:b/>
          <w:bCs/>
          <w:color w:val="000000" w:themeColor="text1"/>
        </w:rPr>
      </w:pPr>
      <w:r>
        <w:rPr>
          <w:b/>
          <w:bCs/>
          <w:color w:val="000000" w:themeColor="text1"/>
        </w:rPr>
        <w:t>Report Generation</w:t>
      </w:r>
    </w:p>
    <w:p w14:paraId="3B3E268B" w14:textId="5772E1B9" w:rsidR="001467EE" w:rsidRPr="00382EE5" w:rsidRDefault="00382EE5" w:rsidP="00382EE5">
      <w:pPr>
        <w:spacing w:line="480" w:lineRule="auto"/>
        <w:rPr>
          <w:color w:val="000000" w:themeColor="text1"/>
        </w:rPr>
      </w:pPr>
      <w:r w:rsidRPr="005622E6">
        <w:rPr>
          <w:i/>
          <w:iCs/>
          <w:color w:val="000000" w:themeColor="text1"/>
        </w:rPr>
        <w:t>Mspms</w:t>
      </w:r>
      <w:r>
        <w:rPr>
          <w:color w:val="000000" w:themeColor="text1"/>
        </w:rPr>
        <w:t xml:space="preserve"> supports the production of a generic </w:t>
      </w:r>
      <w:r w:rsidRPr="005622E6">
        <w:rPr>
          <w:i/>
          <w:iCs/>
          <w:color w:val="000000" w:themeColor="text1"/>
        </w:rPr>
        <w:t>mspms</w:t>
      </w:r>
      <w:r>
        <w:rPr>
          <w:color w:val="000000" w:themeColor="text1"/>
        </w:rPr>
        <w:t xml:space="preserve"> report</w:t>
      </w:r>
      <w:r w:rsidR="005F505A">
        <w:rPr>
          <w:color w:val="000000" w:themeColor="text1"/>
        </w:rPr>
        <w:t xml:space="preserve"> (Supplementary File 6). </w:t>
      </w:r>
      <w:r>
        <w:rPr>
          <w:color w:val="000000" w:themeColor="text1"/>
        </w:rPr>
        <w:t xml:space="preserve">This function produces a generic </w:t>
      </w:r>
      <w:r w:rsidR="009749F5">
        <w:rPr>
          <w:color w:val="000000" w:themeColor="text1"/>
        </w:rPr>
        <w:t xml:space="preserve">self-contained </w:t>
      </w:r>
      <w:r>
        <w:rPr>
          <w:color w:val="000000" w:themeColor="text1"/>
        </w:rPr>
        <w:t xml:space="preserve">.html report with embedded downloadable data </w:t>
      </w:r>
      <w:r w:rsidR="009749F5">
        <w:rPr>
          <w:color w:val="000000" w:themeColor="text1"/>
        </w:rPr>
        <w:t>frames (</w:t>
      </w:r>
      <w:r>
        <w:rPr>
          <w:color w:val="000000" w:themeColor="text1"/>
        </w:rPr>
        <w:t>containing normalized data</w:t>
      </w:r>
      <w:r w:rsidR="009749F5">
        <w:rPr>
          <w:color w:val="000000" w:themeColor="text1"/>
        </w:rPr>
        <w:t xml:space="preserve"> and results of statistics</w:t>
      </w:r>
      <w:r>
        <w:rPr>
          <w:color w:val="000000" w:themeColor="text1"/>
        </w:rPr>
        <w:t>), and figures.</w:t>
      </w:r>
      <w:r w:rsidR="009749F5">
        <w:rPr>
          <w:color w:val="000000" w:themeColor="text1"/>
        </w:rPr>
        <w:t xml:space="preserve"> This report is produced by leveraging the </w:t>
      </w:r>
      <w:r w:rsidR="009749F5" w:rsidRPr="005622E6">
        <w:rPr>
          <w:i/>
          <w:iCs/>
          <w:color w:val="000000" w:themeColor="text1"/>
        </w:rPr>
        <w:t>mspms</w:t>
      </w:r>
      <w:r w:rsidR="009749F5">
        <w:rPr>
          <w:color w:val="000000" w:themeColor="text1"/>
        </w:rPr>
        <w:t xml:space="preserve"> R package inside of a parameterized</w:t>
      </w:r>
      <w:r w:rsidR="00061186">
        <w:rPr>
          <w:color w:val="000000" w:themeColor="text1"/>
        </w:rPr>
        <w:t xml:space="preserve"> rmarkdown</w:t>
      </w:r>
      <w:r w:rsidR="001467EE">
        <w:rPr>
          <w:color w:val="000000" w:themeColor="text1"/>
        </w:rPr>
        <w:fldChar w:fldCharType="begin"/>
      </w:r>
      <w:r w:rsidR="00E3194C">
        <w:rPr>
          <w:color w:val="000000" w:themeColor="text1"/>
        </w:rPr>
        <w:instrText xml:space="preserve"> ADDIN ZOTERO_ITEM CSL_CITATION {"citationID":"DF0tJuJ2","properties":{"formattedCitation":"\\super 21\\nosupersub{}","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1</w:t>
      </w:r>
      <w:r w:rsidR="001467EE">
        <w:rPr>
          <w:color w:val="000000" w:themeColor="text1"/>
        </w:rPr>
        <w:fldChar w:fldCharType="end"/>
      </w:r>
      <w:r w:rsidR="009749F5">
        <w:rPr>
          <w:color w:val="000000" w:themeColor="text1"/>
        </w:rPr>
        <w:t xml:space="preserve"> template</w:t>
      </w:r>
      <w:r w:rsidR="001467EE">
        <w:rPr>
          <w:color w:val="000000" w:themeColor="text1"/>
        </w:rPr>
        <w:t xml:space="preserve"> </w:t>
      </w:r>
      <w:r w:rsidR="00CD35E1">
        <w:rPr>
          <w:color w:val="000000" w:themeColor="text1"/>
        </w:rPr>
        <w:t>incorporating</w:t>
      </w:r>
      <w:r w:rsidR="001467EE">
        <w:rPr>
          <w:color w:val="000000" w:themeColor="text1"/>
        </w:rPr>
        <w:t xml:space="preserve"> the downloadthis</w:t>
      </w:r>
      <w:r w:rsidR="001467EE">
        <w:rPr>
          <w:color w:val="000000" w:themeColor="text1"/>
        </w:rPr>
        <w:fldChar w:fldCharType="begin"/>
      </w:r>
      <w:r w:rsidR="00E3194C">
        <w:rPr>
          <w:color w:val="000000" w:themeColor="text1"/>
        </w:rPr>
        <w:instrText xml:space="preserve"> ADDIN ZOTERO_ITEM CSL_CITATION {"citationID":"uwV1Frqp","properties":{"formattedCitation":"\\super 22\\nosupersub{}","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Pr>
          <w:color w:val="000000" w:themeColor="text1"/>
        </w:rPr>
        <w:fldChar w:fldCharType="separate"/>
      </w:r>
      <w:r w:rsidR="00E3194C" w:rsidRPr="00E3194C">
        <w:rPr>
          <w:rFonts w:ascii="Aptos" w:cs="Times New Roman"/>
          <w:color w:val="000000"/>
          <w:vertAlign w:val="superscript"/>
        </w:rPr>
        <w:t>22</w:t>
      </w:r>
      <w:r w:rsidR="001467EE">
        <w:rPr>
          <w:color w:val="000000" w:themeColor="text1"/>
        </w:rPr>
        <w:fldChar w:fldCharType="end"/>
      </w:r>
      <w:r w:rsidR="001467EE">
        <w:rPr>
          <w:color w:val="000000" w:themeColor="text1"/>
        </w:rPr>
        <w:t xml:space="preserve"> package</w:t>
      </w:r>
      <w:r w:rsidR="009749F5">
        <w:rPr>
          <w:color w:val="000000" w:themeColor="text1"/>
        </w:rPr>
        <w:t>.</w:t>
      </w:r>
    </w:p>
    <w:p w14:paraId="4AC6AF20" w14:textId="77777777" w:rsidR="005B2C55" w:rsidRDefault="005B2C55" w:rsidP="00E92335">
      <w:pPr>
        <w:spacing w:line="480" w:lineRule="auto"/>
        <w:rPr>
          <w:color w:val="000000" w:themeColor="text1"/>
        </w:rPr>
      </w:pPr>
    </w:p>
    <w:p w14:paraId="0D6B82E7" w14:textId="08504010" w:rsidR="005B2C55" w:rsidRDefault="005B2C55" w:rsidP="005B2C55">
      <w:pPr>
        <w:spacing w:line="480" w:lineRule="auto"/>
        <w:rPr>
          <w:b/>
          <w:bCs/>
          <w:color w:val="000000" w:themeColor="text1"/>
        </w:rPr>
      </w:pPr>
      <w:r>
        <w:rPr>
          <w:b/>
          <w:bCs/>
          <w:color w:val="000000" w:themeColor="text1"/>
        </w:rPr>
        <w:t xml:space="preserve">Helper Functions </w:t>
      </w:r>
    </w:p>
    <w:p w14:paraId="1BCDC7DB" w14:textId="237D58E3" w:rsidR="005B2C55" w:rsidRDefault="005B2C55" w:rsidP="005B2C55">
      <w:pPr>
        <w:spacing w:line="480" w:lineRule="auto"/>
        <w:rPr>
          <w:color w:val="000000" w:themeColor="text1"/>
        </w:rPr>
      </w:pPr>
      <w:r w:rsidRPr="005B2C55">
        <w:rPr>
          <w:color w:val="000000" w:themeColor="text1"/>
        </w:rPr>
        <w:t xml:space="preserve">Only a subset of functions </w:t>
      </w:r>
      <w:proofErr w:type="gramStart"/>
      <w:r w:rsidRPr="005B2C55">
        <w:rPr>
          <w:color w:val="000000" w:themeColor="text1"/>
        </w:rPr>
        <w:t>are</w:t>
      </w:r>
      <w:proofErr w:type="gramEnd"/>
      <w:r w:rsidRPr="005B2C55">
        <w:rPr>
          <w:color w:val="000000" w:themeColor="text1"/>
        </w:rPr>
        <w:t xml:space="preserve"> </w:t>
      </w:r>
      <w:r w:rsidR="000D4E54">
        <w:rPr>
          <w:color w:val="000000" w:themeColor="text1"/>
        </w:rPr>
        <w:t>exported</w:t>
      </w:r>
      <w:r w:rsidRPr="005B2C55">
        <w:rPr>
          <w:color w:val="000000" w:themeColor="text1"/>
        </w:rPr>
        <w:t xml:space="preserve"> to the user in order to maintain a</w:t>
      </w:r>
      <w:r w:rsidR="009726FD">
        <w:rPr>
          <w:color w:val="000000" w:themeColor="text1"/>
        </w:rPr>
        <w:t>n intuitive</w:t>
      </w:r>
      <w:r>
        <w:rPr>
          <w:color w:val="000000" w:themeColor="text1"/>
        </w:rPr>
        <w:t xml:space="preserve"> application programming interface. Helper functions can be found </w:t>
      </w:r>
      <w:r w:rsidR="009726FD">
        <w:rPr>
          <w:color w:val="000000" w:themeColor="text1"/>
        </w:rPr>
        <w:t xml:space="preserve">in </w:t>
      </w:r>
      <w:r w:rsidR="000D4E54">
        <w:rPr>
          <w:color w:val="000000" w:themeColor="text1"/>
        </w:rPr>
        <w:t xml:space="preserve">the </w:t>
      </w:r>
      <w:proofErr w:type="spellStart"/>
      <w:r w:rsidR="000D4E54">
        <w:rPr>
          <w:color w:val="000000" w:themeColor="text1"/>
        </w:rPr>
        <w:t>helper</w:t>
      </w:r>
      <w:r>
        <w:rPr>
          <w:color w:val="000000" w:themeColor="text1"/>
        </w:rPr>
        <w:t>_</w:t>
      </w:r>
      <w:proofErr w:type="gramStart"/>
      <w:r>
        <w:rPr>
          <w:color w:val="000000" w:themeColor="text1"/>
        </w:rPr>
        <w:t>functions.R</w:t>
      </w:r>
      <w:proofErr w:type="spellEnd"/>
      <w:proofErr w:type="gramEnd"/>
      <w:r>
        <w:rPr>
          <w:color w:val="000000" w:themeColor="text1"/>
        </w:rPr>
        <w:t xml:space="preserve"> file named corresponding to </w:t>
      </w:r>
      <w:r w:rsidR="000D4E54">
        <w:rPr>
          <w:color w:val="000000" w:themeColor="text1"/>
        </w:rPr>
        <w:t>the type of functions  it assists with.</w:t>
      </w:r>
    </w:p>
    <w:p w14:paraId="4A126DCE" w14:textId="77777777" w:rsidR="001467EE" w:rsidRDefault="001467EE" w:rsidP="005B2C55">
      <w:pPr>
        <w:spacing w:line="480" w:lineRule="auto"/>
        <w:rPr>
          <w:color w:val="000000" w:themeColor="text1"/>
        </w:rPr>
      </w:pPr>
    </w:p>
    <w:p w14:paraId="436C08EE" w14:textId="77777777" w:rsidR="001467EE" w:rsidRDefault="001467EE" w:rsidP="001467EE">
      <w:pPr>
        <w:spacing w:line="480" w:lineRule="auto"/>
        <w:rPr>
          <w:b/>
          <w:bCs/>
          <w:color w:val="000000" w:themeColor="text1"/>
        </w:rPr>
      </w:pPr>
      <w:r>
        <w:rPr>
          <w:b/>
          <w:bCs/>
          <w:color w:val="000000" w:themeColor="text1"/>
        </w:rPr>
        <w:t>Graphic Interface</w:t>
      </w:r>
    </w:p>
    <w:p w14:paraId="229F5E24" w14:textId="13B089C5" w:rsidR="001467EE" w:rsidRPr="001467EE" w:rsidRDefault="005F505A" w:rsidP="001467EE">
      <w:pPr>
        <w:spacing w:line="480" w:lineRule="auto"/>
        <w:rPr>
          <w:color w:val="000000" w:themeColor="text1"/>
        </w:rPr>
      </w:pPr>
      <w:r>
        <w:rPr>
          <w:color w:val="000000" w:themeColor="text1"/>
        </w:rPr>
        <w:lastRenderedPageBreak/>
        <w:t>A</w:t>
      </w:r>
      <w:r w:rsidR="001467EE">
        <w:rPr>
          <w:color w:val="000000" w:themeColor="text1"/>
        </w:rPr>
        <w:t xml:space="preserve"> graphic interface to the </w:t>
      </w:r>
      <w:r w:rsidR="001467EE" w:rsidRPr="005622E6">
        <w:rPr>
          <w:i/>
          <w:iCs/>
          <w:color w:val="000000" w:themeColor="text1"/>
        </w:rPr>
        <w:t>mspms</w:t>
      </w:r>
      <w:r w:rsidR="001467EE">
        <w:rPr>
          <w:color w:val="000000" w:themeColor="text1"/>
        </w:rPr>
        <w:t xml:space="preserve"> R package</w:t>
      </w:r>
      <w:r>
        <w:rPr>
          <w:color w:val="000000" w:themeColor="text1"/>
        </w:rPr>
        <w:t xml:space="preserve"> is implemented using the R shiny framework</w:t>
      </w:r>
      <w:r>
        <w:rPr>
          <w:color w:val="000000" w:themeColor="text1"/>
        </w:rPr>
        <w:fldChar w:fldCharType="begin"/>
      </w:r>
      <w:r>
        <w:rPr>
          <w:color w:val="000000" w:themeColor="text1"/>
        </w:rPr>
        <w:instrText xml:space="preserve"> ADDIN ZOTERO_ITEM CSL_CITATION {"citationID":"NG1wQh6r","properties":{"formattedCitation":"\\super 23\\nosupersub{}","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Pr>
          <w:color w:val="000000" w:themeColor="text1"/>
        </w:rPr>
        <w:fldChar w:fldCharType="separate"/>
      </w:r>
      <w:r w:rsidRPr="00E3194C">
        <w:rPr>
          <w:rFonts w:ascii="Aptos" w:cs="Times New Roman"/>
          <w:color w:val="000000"/>
          <w:vertAlign w:val="superscript"/>
        </w:rPr>
        <w:t>23</w:t>
      </w:r>
      <w:r>
        <w:rPr>
          <w:color w:val="000000" w:themeColor="text1"/>
        </w:rPr>
        <w:fldChar w:fldCharType="end"/>
      </w:r>
      <w:r>
        <w:rPr>
          <w:color w:val="000000" w:themeColor="text1"/>
        </w:rPr>
        <w:t xml:space="preserve">. This interface is accessible on the web at </w:t>
      </w:r>
      <w:hyperlink r:id="rId10" w:history="1">
        <w:r w:rsidRPr="001D6B4F">
          <w:rPr>
            <w:rStyle w:val="Hyperlink"/>
          </w:rPr>
          <w:t>https://gonzalezlab.shinyapps.io/mspms_shiny/</w:t>
        </w:r>
      </w:hyperlink>
      <w:r w:rsidR="001467EE">
        <w:rPr>
          <w:color w:val="000000" w:themeColor="text1"/>
        </w:rPr>
        <w:t xml:space="preserve"> or downloadable</w:t>
      </w:r>
      <w:r>
        <w:rPr>
          <w:color w:val="000000" w:themeColor="text1"/>
        </w:rPr>
        <w:t xml:space="preserve"> </w:t>
      </w:r>
      <w:r w:rsidR="001467EE">
        <w:rPr>
          <w:color w:val="000000" w:themeColor="text1"/>
        </w:rPr>
        <w:t xml:space="preserve">from </w:t>
      </w:r>
      <w:r w:rsidR="001467EE" w:rsidRPr="00411F1C">
        <w:rPr>
          <w:rStyle w:val="Hyperlink"/>
          <w:color w:val="000000" w:themeColor="text1"/>
          <w:u w:val="none"/>
        </w:rPr>
        <w:t xml:space="preserve"> </w:t>
      </w:r>
      <w:hyperlink r:id="rId11" w:history="1">
        <w:r w:rsidR="001467EE" w:rsidRPr="00411F1C">
          <w:rPr>
            <w:rStyle w:val="Hyperlink"/>
          </w:rPr>
          <w:t>https://github.com/baynec2/mspms-shiny</w:t>
        </w:r>
      </w:hyperlink>
      <w:r>
        <w:rPr>
          <w:rStyle w:val="Hyperlink"/>
        </w:rPr>
        <w:t>/.</w:t>
      </w:r>
    </w:p>
    <w:p w14:paraId="27DA554F" w14:textId="77777777" w:rsidR="00311775" w:rsidRDefault="00311775"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05558157" w14:textId="5D26C181" w:rsidR="00CF3DCB" w:rsidRDefault="002C3D29" w:rsidP="002C3D29">
      <w:pPr>
        <w:spacing w:line="480" w:lineRule="auto"/>
      </w:pPr>
      <w:r w:rsidRPr="002C3D29">
        <w:t xml:space="preserve">The </w:t>
      </w:r>
      <w:r w:rsidRPr="00CF6C31">
        <w:rPr>
          <w:i/>
          <w:iCs/>
        </w:rPr>
        <w:t>mspms</w:t>
      </w:r>
      <w:r w:rsidRPr="002C3D29">
        <w:t xml:space="preserve"> R package was developed to provide </w:t>
      </w:r>
      <w:r w:rsidR="005D4E4F">
        <w:t xml:space="preserve">a </w:t>
      </w:r>
      <w:r w:rsidR="002D23C9">
        <w:t>dedicated</w:t>
      </w:r>
      <w:r w:rsidR="005D4E4F">
        <w:t xml:space="preserve"> tool to analyze MSP-MS data</w:t>
      </w:r>
      <w:r w:rsidRPr="002C3D29">
        <w:t>, focusing on reproducibility</w:t>
      </w:r>
      <w:r w:rsidR="005D4E4F">
        <w:t>, ease of use, and robustness</w:t>
      </w:r>
      <w:r w:rsidRPr="002C3D29">
        <w:t xml:space="preserve">. It includes modular functions to handle key steps </w:t>
      </w:r>
      <w:r w:rsidR="005D4E4F">
        <w:t xml:space="preserve">generalizable to any </w:t>
      </w:r>
      <w:r w:rsidRPr="002C3D29">
        <w:t xml:space="preserve">MSP-MS </w:t>
      </w:r>
      <w:r w:rsidR="005D4E4F">
        <w:t>analysis</w:t>
      </w:r>
      <w:r w:rsidRPr="002C3D29">
        <w:t xml:space="preserve">: data </w:t>
      </w:r>
      <w:r w:rsidR="00470499">
        <w:t>preparation</w:t>
      </w:r>
      <w:r w:rsidRPr="002C3D29">
        <w:t>,</w:t>
      </w:r>
      <w:r w:rsidR="00470499">
        <w:t xml:space="preserve"> processing,</w:t>
      </w:r>
      <w:r w:rsidRPr="002C3D29">
        <w:t xml:space="preserve"> statistical analysis, and visualization (Figure 1).</w:t>
      </w:r>
    </w:p>
    <w:p w14:paraId="67E2ED60" w14:textId="77777777" w:rsidR="00CF3DCB" w:rsidRPr="002C3D29" w:rsidRDefault="00CF3DCB" w:rsidP="002C3D29">
      <w:pPr>
        <w:spacing w:line="480" w:lineRule="auto"/>
      </w:pPr>
    </w:p>
    <w:p w14:paraId="6B1E2DF7" w14:textId="77777777" w:rsidR="002C3D29" w:rsidRPr="002C3D29" w:rsidRDefault="002C3D29" w:rsidP="002C3D29">
      <w:pPr>
        <w:spacing w:line="480" w:lineRule="auto"/>
        <w:rPr>
          <w:b/>
          <w:bCs/>
        </w:rPr>
      </w:pPr>
      <w:r w:rsidRPr="002C3D29">
        <w:rPr>
          <w:b/>
          <w:bCs/>
        </w:rPr>
        <w:t>Data Quality Evaluation</w:t>
      </w:r>
    </w:p>
    <w:p w14:paraId="7FD64421" w14:textId="06DADB64" w:rsidR="002C3D29" w:rsidRDefault="002C3D29" w:rsidP="002C3D29">
      <w:pPr>
        <w:spacing w:line="480" w:lineRule="auto"/>
      </w:pPr>
      <w:r w:rsidRPr="002C3D29">
        <w:t xml:space="preserve">To assess the quality of the MSP-MS data from the cathepsin A, B, C, and D experiments, </w:t>
      </w:r>
      <w:r w:rsidR="00621256">
        <w:t xml:space="preserve">we </w:t>
      </w:r>
      <w:r w:rsidRPr="002C3D29">
        <w:t xml:space="preserve">applied the quality control functions of </w:t>
      </w:r>
      <w:r w:rsidRPr="005622E6">
        <w:rPr>
          <w:i/>
          <w:iCs/>
        </w:rPr>
        <w:t>mspms</w:t>
      </w:r>
      <w:r w:rsidRPr="002C3D29">
        <w:t xml:space="preserve">. </w:t>
      </w:r>
      <w:r w:rsidR="00D55A90">
        <w:t xml:space="preserve"> We found that o</w:t>
      </w:r>
      <w:r w:rsidRPr="002C3D29">
        <w:t>ver 90% of the full-length peptide library was detected in all samples at time zero (T0), and more than 95% of the library, including cleavage products, was detected across the dataset (Supplementary Figure</w:t>
      </w:r>
      <w:r w:rsidR="005622E6">
        <w:t xml:space="preserve"> </w:t>
      </w:r>
      <w:r w:rsidR="00462B1F">
        <w:t>4A</w:t>
      </w:r>
      <w:r w:rsidRPr="002C3D29">
        <w:t xml:space="preserve">). Only five peptides from the library were consistently missing across all samples, suggesting high-quality data with minimal loss (Supplementary Figure </w:t>
      </w:r>
      <w:r w:rsidR="00462B1F">
        <w:t>4B</w:t>
      </w:r>
      <w:r w:rsidRPr="002C3D29">
        <w:t>).</w:t>
      </w:r>
    </w:p>
    <w:p w14:paraId="1F78A3C2" w14:textId="77777777" w:rsidR="005C7823" w:rsidRDefault="005C7823" w:rsidP="002C3D29">
      <w:pPr>
        <w:spacing w:line="480" w:lineRule="auto"/>
        <w:rPr>
          <w:b/>
          <w:bCs/>
        </w:rPr>
      </w:pPr>
    </w:p>
    <w:p w14:paraId="5A00994D" w14:textId="3C33CD2B" w:rsidR="002C3D29" w:rsidRPr="002C3D29" w:rsidRDefault="00FE7016" w:rsidP="002C3D29">
      <w:pPr>
        <w:spacing w:line="480" w:lineRule="auto"/>
        <w:rPr>
          <w:b/>
          <w:bCs/>
        </w:rPr>
      </w:pPr>
      <w:r>
        <w:rPr>
          <w:b/>
          <w:bCs/>
        </w:rPr>
        <w:t xml:space="preserve">Evaluation of </w:t>
      </w:r>
      <w:r w:rsidR="002C3D29" w:rsidRPr="002C3D29">
        <w:rPr>
          <w:b/>
          <w:bCs/>
        </w:rPr>
        <w:t>Global Data Patterns</w:t>
      </w:r>
    </w:p>
    <w:p w14:paraId="64060DCA" w14:textId="77777777" w:rsidR="002C3D29" w:rsidRDefault="002C3D29" w:rsidP="002C3D29">
      <w:pPr>
        <w:spacing w:line="480" w:lineRule="auto"/>
      </w:pPr>
      <w:r w:rsidRPr="002C3D29">
        <w:t xml:space="preserve">Next, we examined global patterns in the dataset using principal component analysis (PCA) and unsupervised hierarchical clustering. PCA demonstrated tight clustering of replicates within each experimental group (condition and timepoint), as shown by the 95% </w:t>
      </w:r>
      <w:r w:rsidRPr="002C3D29">
        <w:lastRenderedPageBreak/>
        <w:t>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2C3D29" w:rsidRDefault="00AC090D" w:rsidP="002C3D29">
      <w:pPr>
        <w:spacing w:line="480" w:lineRule="auto"/>
      </w:pPr>
    </w:p>
    <w:p w14:paraId="574BF106" w14:textId="4C91F068" w:rsidR="002C3D29" w:rsidRPr="002C3D29" w:rsidRDefault="002C3D29" w:rsidP="002C3D29">
      <w:pPr>
        <w:spacing w:line="480" w:lineRule="auto"/>
        <w:rPr>
          <w:b/>
          <w:bCs/>
        </w:rPr>
      </w:pPr>
      <w:r w:rsidRPr="002C3D29">
        <w:rPr>
          <w:b/>
          <w:bCs/>
        </w:rPr>
        <w:t xml:space="preserve">Significant Peptide Changes and Cleavage </w:t>
      </w:r>
      <w:r w:rsidR="00FE7016">
        <w:rPr>
          <w:b/>
          <w:bCs/>
        </w:rPr>
        <w:t>Position</w:t>
      </w:r>
      <w:r w:rsidRPr="002C3D29">
        <w:rPr>
          <w:b/>
          <w:bCs/>
        </w:rPr>
        <w:t xml:space="preserve"> Preferences</w:t>
      </w:r>
    </w:p>
    <w:p w14:paraId="176A4993" w14:textId="24D88698" w:rsidR="002C3D29" w:rsidRDefault="002C3D29" w:rsidP="002C3D29">
      <w:pPr>
        <w:spacing w:line="480" w:lineRule="auto"/>
      </w:pPr>
      <w:r w:rsidRPr="002C3D29">
        <w:t>We analyzed significant peptide differences for each cathepsin relative to T0 using t-tests and log</w:t>
      </w:r>
      <w:r w:rsidRPr="005F505A">
        <w:rPr>
          <w:vertAlign w:val="subscript"/>
        </w:rPr>
        <w:t xml:space="preserve">2 </w:t>
      </w:r>
      <w:r w:rsidRPr="002C3D29">
        <w:t>fold change calculations. The results, visualized as volcano plots, revealed numerous significantly upregulated peptides (log</w:t>
      </w:r>
      <w:r w:rsidRPr="008531D2">
        <w:rPr>
          <w:vertAlign w:val="subscript"/>
        </w:rPr>
        <w:t>2</w:t>
      </w:r>
      <w:r w:rsidRPr="002C3D29">
        <w:t xml:space="preserve"> fold change ≥ 3, </w:t>
      </w:r>
      <w:proofErr w:type="spellStart"/>
      <w:r w:rsidRPr="002C3D29">
        <w:t>p.adj</w:t>
      </w:r>
      <w:proofErr w:type="spellEnd"/>
      <w:r w:rsidRPr="002C3D29">
        <w:t xml:space="preserve"> ≤ 0.05) at various timepoints following incubation (Figure 3</w:t>
      </w:r>
      <w:r w:rsidR="00D87118">
        <w:t>B</w:t>
      </w:r>
      <w:r w:rsidRPr="002C3D29">
        <w:t xml:space="preserve">). The number of significantly different peptides increased progressively with time for each cathepsin, highlighting </w:t>
      </w:r>
      <w:r w:rsidR="00213EEB">
        <w:t xml:space="preserve">the </w:t>
      </w:r>
      <w:r w:rsidRPr="002C3D29">
        <w:t xml:space="preserve">dynamic substrate cleavage behavior (Supplementary Figure </w:t>
      </w:r>
      <w:r w:rsidR="00462B1F">
        <w:t>5</w:t>
      </w:r>
      <w:r w:rsidRPr="002C3D29">
        <w:t>).</w:t>
      </w:r>
    </w:p>
    <w:p w14:paraId="00ECF99E" w14:textId="77777777" w:rsidR="00D55A90" w:rsidRPr="002C3D29" w:rsidRDefault="00D55A90" w:rsidP="002C3D29">
      <w:pPr>
        <w:spacing w:line="480" w:lineRule="auto"/>
      </w:pPr>
    </w:p>
    <w:p w14:paraId="2768DDBC" w14:textId="093CAB73" w:rsidR="00483BF8" w:rsidRDefault="002C3D29" w:rsidP="002C3D29">
      <w:pPr>
        <w:spacing w:line="480" w:lineRule="auto"/>
      </w:pPr>
      <w:r w:rsidRPr="002C3D29">
        <w:t xml:space="preserve">To </w:t>
      </w:r>
      <w:r w:rsidR="00D87118">
        <w:t>evaluate</w:t>
      </w:r>
      <w:r w:rsidRPr="002C3D29">
        <w:t xml:space="preserve"> protease activity</w:t>
      </w:r>
      <w:r w:rsidR="00D87118">
        <w:t xml:space="preserve"> relative to reported substate </w:t>
      </w:r>
      <w:r w:rsidR="009237DC" w:rsidRPr="009237DC">
        <w:t xml:space="preserve">specificities </w:t>
      </w:r>
      <w:r w:rsidR="00D87118">
        <w:t>(Table 3A)</w:t>
      </w:r>
      <w:r w:rsidRPr="002C3D29">
        <w:t xml:space="preserve">, we investigated cleavage site preferences within the 14-mer peptides. Cathepsin A </w:t>
      </w:r>
      <w:r w:rsidR="00483BF8">
        <w:t>showed clear carboxypeptidase activity</w:t>
      </w:r>
      <w:r w:rsidR="00483BF8" w:rsidRPr="00483BF8">
        <w:t xml:space="preserve"> </w:t>
      </w:r>
      <w:r w:rsidR="00483BF8">
        <w:t xml:space="preserve">through the </w:t>
      </w:r>
      <w:r w:rsidR="007C56AE">
        <w:t>high number</w:t>
      </w:r>
      <w:r w:rsidR="00483BF8" w:rsidRPr="00586053">
        <w:t xml:space="preserve"> of </w:t>
      </w:r>
      <w:r w:rsidR="007C56AE" w:rsidRPr="00586053">
        <w:t>cleavage</w:t>
      </w:r>
      <w:r w:rsidR="007C56AE">
        <w:t xml:space="preserve"> sites</w:t>
      </w:r>
      <w:r w:rsidR="007C56AE" w:rsidRPr="00586053">
        <w:t xml:space="preserve"> </w:t>
      </w:r>
      <w:r w:rsidR="00483BF8" w:rsidRPr="00586053">
        <w:t xml:space="preserve">at the C-terminus </w:t>
      </w:r>
      <w:r w:rsidR="00483BF8">
        <w:t xml:space="preserve">(Figure 3C) </w:t>
      </w:r>
      <w:r w:rsidR="00483BF8" w:rsidRPr="00586053">
        <w:t xml:space="preserve">and overrepresentation of </w:t>
      </w:r>
      <w:r w:rsidR="00483BF8">
        <w:t>X</w:t>
      </w:r>
      <w:r w:rsidR="00483BF8" w:rsidRPr="00586053">
        <w:t xml:space="preserve"> </w:t>
      </w:r>
      <w:r w:rsidR="00CA78FD">
        <w:t xml:space="preserve">(corresponding to no amino acid) </w:t>
      </w:r>
      <w:r w:rsidR="00483BF8" w:rsidRPr="00586053">
        <w:t>at P2', P3', and P4'</w:t>
      </w:r>
      <w:r w:rsidR="00483BF8">
        <w:t xml:space="preserve"> (Figure 3D). Cathepsin B displayed </w:t>
      </w:r>
      <w:r w:rsidR="00483BF8" w:rsidRPr="00586053">
        <w:t xml:space="preserve">dipeptidyl carboxypeptidase activity, with </w:t>
      </w:r>
      <w:r w:rsidR="007C56AE">
        <w:t xml:space="preserve">most </w:t>
      </w:r>
      <w:r w:rsidR="007C56AE" w:rsidRPr="00586053">
        <w:t>cleavage</w:t>
      </w:r>
      <w:r w:rsidR="007C56AE">
        <w:t xml:space="preserve"> sites </w:t>
      </w:r>
      <w:r w:rsidR="005C3A8B">
        <w:t>occurring</w:t>
      </w:r>
      <w:r w:rsidR="007C56AE" w:rsidRPr="00586053">
        <w:t xml:space="preserve"> </w:t>
      </w:r>
      <w:r w:rsidR="00483BF8" w:rsidRPr="00586053">
        <w:t xml:space="preserve">at position 12 </w:t>
      </w:r>
      <w:r w:rsidR="00CD6BB8">
        <w:t xml:space="preserve">and </w:t>
      </w:r>
      <w:r w:rsidR="007C56AE">
        <w:t>a</w:t>
      </w:r>
      <w:r w:rsidR="005C3A8B">
        <w:t xml:space="preserve"> lesser amount</w:t>
      </w:r>
      <w:r w:rsidR="00424482">
        <w:t xml:space="preserve"> at position </w:t>
      </w:r>
      <w:r w:rsidR="00CD6BB8">
        <w:t>10</w:t>
      </w:r>
      <w:r w:rsidR="00424482">
        <w:t>,</w:t>
      </w:r>
      <w:r w:rsidR="00483BF8" w:rsidRPr="00586053">
        <w:t xml:space="preserve"> suggesting sequential </w:t>
      </w:r>
      <w:r w:rsidR="003D1994">
        <w:t xml:space="preserve">removal of dipeptides from the C-terminus </w:t>
      </w:r>
      <w:r w:rsidR="00483BF8">
        <w:t>(Figure 3C)</w:t>
      </w:r>
      <w:r w:rsidR="00483BF8" w:rsidRPr="00586053">
        <w:t xml:space="preserve">. </w:t>
      </w:r>
      <w:r w:rsidR="00483BF8">
        <w:t xml:space="preserve">The </w:t>
      </w:r>
      <w:r w:rsidR="00483BF8" w:rsidRPr="00586053">
        <w:t xml:space="preserve">enrichment of </w:t>
      </w:r>
      <w:r w:rsidR="00483BF8">
        <w:t>X</w:t>
      </w:r>
      <w:r w:rsidR="00483BF8" w:rsidRPr="00586053">
        <w:t xml:space="preserve"> at P3' and P4' </w:t>
      </w:r>
      <w:r w:rsidR="00483BF8">
        <w:t xml:space="preserve">evident in the iceLogo plot </w:t>
      </w:r>
      <w:r w:rsidR="00483BF8" w:rsidRPr="00586053">
        <w:t xml:space="preserve">further supported this </w:t>
      </w:r>
      <w:r w:rsidR="005C3A8B" w:rsidRPr="00586053">
        <w:t>dipeptidyl carboxypeptidase</w:t>
      </w:r>
      <w:r w:rsidR="00CC3F17">
        <w:t xml:space="preserve"> </w:t>
      </w:r>
      <w:r w:rsidR="00483BF8" w:rsidRPr="00586053">
        <w:t>activity</w:t>
      </w:r>
      <w:r w:rsidR="00483BF8">
        <w:t xml:space="preserve"> (Figure 3D).</w:t>
      </w:r>
    </w:p>
    <w:p w14:paraId="2D3C929D" w14:textId="77777777" w:rsidR="00483BF8" w:rsidRDefault="00483BF8" w:rsidP="002C3D29">
      <w:pPr>
        <w:spacing w:line="480" w:lineRule="auto"/>
      </w:pPr>
    </w:p>
    <w:p w14:paraId="15C908F7" w14:textId="041D802E" w:rsidR="00AC090D" w:rsidRPr="002C3D29" w:rsidRDefault="00483BF8" w:rsidP="002C3D29">
      <w:pPr>
        <w:spacing w:line="480" w:lineRule="auto"/>
      </w:pPr>
      <w:r>
        <w:t xml:space="preserve">Assessment of </w:t>
      </w:r>
      <w:r w:rsidR="00424482">
        <w:t>c</w:t>
      </w:r>
      <w:r>
        <w:t xml:space="preserve">athepsin C </w:t>
      </w:r>
      <w:r w:rsidRPr="00586053">
        <w:t xml:space="preserve">revealed a </w:t>
      </w:r>
      <w:r w:rsidR="004715BD">
        <w:t>high number of</w:t>
      </w:r>
      <w:r w:rsidRPr="00586053">
        <w:t xml:space="preserve"> </w:t>
      </w:r>
      <w:r w:rsidR="004715BD" w:rsidRPr="00586053">
        <w:t>cleavage</w:t>
      </w:r>
      <w:r w:rsidR="004715BD">
        <w:t xml:space="preserve"> sites</w:t>
      </w:r>
      <w:r w:rsidR="004715BD" w:rsidRPr="00586053">
        <w:t xml:space="preserve"> </w:t>
      </w:r>
      <w:r w:rsidRPr="00586053">
        <w:t xml:space="preserve">at position 2, followed by </w:t>
      </w:r>
      <w:r w:rsidR="00424482">
        <w:t xml:space="preserve">a smaller </w:t>
      </w:r>
      <w:r w:rsidR="00DD0038">
        <w:t xml:space="preserve">number at </w:t>
      </w:r>
      <w:r w:rsidR="00424482">
        <w:t>position 4</w:t>
      </w:r>
      <w:r w:rsidRPr="00586053">
        <w:t xml:space="preserve">, </w:t>
      </w:r>
      <w:r>
        <w:t>suggesting</w:t>
      </w:r>
      <w:r w:rsidRPr="00586053">
        <w:t xml:space="preserve"> </w:t>
      </w:r>
      <w:r>
        <w:t xml:space="preserve">the </w:t>
      </w:r>
      <w:r w:rsidRPr="00586053">
        <w:t xml:space="preserve">sequential removal </w:t>
      </w:r>
      <w:r>
        <w:t xml:space="preserve">of dipeptides from the N- terminus </w:t>
      </w:r>
      <w:r w:rsidR="00424482">
        <w:t>(</w:t>
      </w:r>
      <w:r>
        <w:t>Figure 3C)</w:t>
      </w:r>
      <w:r w:rsidRPr="00586053">
        <w:t xml:space="preserve">. An overrepresentation of </w:t>
      </w:r>
      <w:r w:rsidR="00EB0D81">
        <w:t xml:space="preserve">X </w:t>
      </w:r>
      <w:r w:rsidRPr="00586053">
        <w:t>at P4 and P3 in the iceLogo also confirmed the dipeptidyl aminopeptidase activity</w:t>
      </w:r>
      <w:r>
        <w:t xml:space="preserve"> (Figure 3D)</w:t>
      </w:r>
      <w:r w:rsidRPr="00586053">
        <w:t>.</w:t>
      </w:r>
      <w:r>
        <w:t xml:space="preserve"> Lastly, </w:t>
      </w:r>
      <w:r w:rsidR="00424482">
        <w:t>c</w:t>
      </w:r>
      <w:r>
        <w:t xml:space="preserve">athepsin D showed endopeptidase activity as observable by the </w:t>
      </w:r>
      <w:r w:rsidRPr="00586053">
        <w:t xml:space="preserve">Gaussian peak centered around position 8 </w:t>
      </w:r>
      <w:r>
        <w:t>of the cleavage position plots (Figure 3C)</w:t>
      </w:r>
      <w:r w:rsidRPr="00586053">
        <w:t xml:space="preserve">. The iceLogo plot showed </w:t>
      </w:r>
      <w:r w:rsidR="009C3154">
        <w:t xml:space="preserve">that </w:t>
      </w:r>
      <w:r>
        <w:t>X</w:t>
      </w:r>
      <w:r w:rsidR="004F660C">
        <w:t xml:space="preserve"> was not enriched at any of the sites from</w:t>
      </w:r>
      <w:r w:rsidRPr="00586053">
        <w:t xml:space="preserve"> P4</w:t>
      </w:r>
      <w:r w:rsidR="004F660C">
        <w:t xml:space="preserve"> to P4′</w:t>
      </w:r>
      <w:r w:rsidRPr="00586053">
        <w:t xml:space="preserve"> further validating this </w:t>
      </w:r>
      <w:r w:rsidR="004F660C">
        <w:t xml:space="preserve">endopeptidase </w:t>
      </w:r>
      <w:r>
        <w:t xml:space="preserve">activity (Figure 3D). </w:t>
      </w:r>
      <w:r>
        <w:br/>
      </w:r>
    </w:p>
    <w:p w14:paraId="723BAFD4" w14:textId="77777777" w:rsidR="002C3D29" w:rsidRPr="002C3D29" w:rsidRDefault="002C3D29" w:rsidP="002C3D29">
      <w:pPr>
        <w:spacing w:line="480" w:lineRule="auto"/>
        <w:rPr>
          <w:b/>
          <w:bCs/>
        </w:rPr>
      </w:pPr>
      <w:r w:rsidRPr="002C3D29">
        <w:rPr>
          <w:b/>
          <w:bCs/>
        </w:rPr>
        <w:t>Amino Acid Preferences</w:t>
      </w:r>
    </w:p>
    <w:p w14:paraId="746B6E31" w14:textId="0EF85306" w:rsidR="00114544" w:rsidRDefault="002C3D29" w:rsidP="002C3D29">
      <w:pPr>
        <w:spacing w:line="480" w:lineRule="auto"/>
      </w:pPr>
      <w:r w:rsidRPr="002C3D29">
        <w:t xml:space="preserve">To visualize the amino acid preferences at cleavage sites, we performed an iceLogo analysis using </w:t>
      </w:r>
      <w:r w:rsidRPr="005622E6">
        <w:rPr>
          <w:i/>
          <w:iCs/>
        </w:rPr>
        <w:t>mspms</w:t>
      </w:r>
      <w:r w:rsidRPr="002C3D29">
        <w:t xml:space="preserve">, focusing on </w:t>
      </w:r>
      <w:r w:rsidR="009749F5">
        <w:t xml:space="preserve">the </w:t>
      </w:r>
      <w:r w:rsidRPr="002C3D29">
        <w:t>eight positions surrounding the cleavage site (P4</w:t>
      </w:r>
      <w:r w:rsidR="00813B0B">
        <w:t xml:space="preserve"> </w:t>
      </w:r>
      <w:r w:rsidRPr="002C3D29">
        <w:t>to P4</w:t>
      </w:r>
      <w:r w:rsidR="00813B0B" w:rsidRPr="002C3D29">
        <w:t>′</w:t>
      </w:r>
      <w:r w:rsidRPr="002C3D29">
        <w:t xml:space="preserve">). </w:t>
      </w:r>
      <w:r w:rsidR="00483BF8">
        <w:t xml:space="preserve"> </w:t>
      </w:r>
    </w:p>
    <w:p w14:paraId="3C1AFDBA" w14:textId="77777777" w:rsidR="0024506A" w:rsidRDefault="0024506A" w:rsidP="002C3D29">
      <w:pPr>
        <w:spacing w:line="480" w:lineRule="auto"/>
      </w:pPr>
    </w:p>
    <w:p w14:paraId="00BFECCA" w14:textId="56B3D5E9" w:rsidR="00114544" w:rsidRDefault="00114544" w:rsidP="002C3D29">
      <w:pPr>
        <w:spacing w:line="480" w:lineRule="auto"/>
      </w:pPr>
      <w:r>
        <w:t>Cathepsin A showed a preference for the removal of</w:t>
      </w:r>
      <w:r w:rsidRPr="00586053">
        <w:t xml:space="preserve"> hydrophobic amino acids (such as Phe and Leu) from the C-terminus of substrates, when additional hydrophobic residues occupy the P1 position</w:t>
      </w:r>
      <w:r>
        <w:t xml:space="preserve"> (Figure 3D).</w:t>
      </w:r>
      <w:r w:rsidR="008102EE">
        <w:t xml:space="preserve"> </w:t>
      </w:r>
      <w:r>
        <w:t>Cathepsin B favored</w:t>
      </w:r>
      <w:r w:rsidRPr="00586053">
        <w:t xml:space="preserve"> substrates with positively charged (Arg, Lys) or hydrophobic residues in P1 and P2</w:t>
      </w:r>
      <w:r>
        <w:t xml:space="preserve"> (Figure 3D). Cathepsin C showed a </w:t>
      </w:r>
      <w:r w:rsidR="00424482">
        <w:t xml:space="preserve">limited preference at the P1 and </w:t>
      </w:r>
      <w:r w:rsidR="00607689">
        <w:t xml:space="preserve">P1′ </w:t>
      </w:r>
      <w:r w:rsidR="00424482">
        <w:t>position</w:t>
      </w:r>
      <w:r>
        <w:t xml:space="preserve"> (Figure 3D).</w:t>
      </w:r>
      <w:r w:rsidR="00D87118">
        <w:t xml:space="preserve"> Cathepsin D showed a preference for Phe,</w:t>
      </w:r>
      <w:r w:rsidR="00424482">
        <w:t xml:space="preserve"> Tyr, and</w:t>
      </w:r>
      <w:r w:rsidR="00D87118">
        <w:t xml:space="preserve"> </w:t>
      </w:r>
      <w:r w:rsidR="00D87118" w:rsidRPr="00997F4D">
        <w:t>norleucine</w:t>
      </w:r>
      <w:r w:rsidR="00D87118">
        <w:t xml:space="preserve"> a</w:t>
      </w:r>
      <w:r w:rsidR="00424482">
        <w:t xml:space="preserve">t the P1 and </w:t>
      </w:r>
      <w:r w:rsidR="00607689">
        <w:t xml:space="preserve">P1′ </w:t>
      </w:r>
      <w:r w:rsidR="00424482">
        <w:t>position (Figure 3D).</w:t>
      </w:r>
    </w:p>
    <w:p w14:paraId="6FE48BD6" w14:textId="77777777" w:rsidR="00CF3DCB" w:rsidRDefault="00CF3DCB" w:rsidP="002C3D29">
      <w:pPr>
        <w:spacing w:line="480" w:lineRule="auto"/>
      </w:pPr>
    </w:p>
    <w:p w14:paraId="501E652B" w14:textId="77777777" w:rsidR="00CF3DCB" w:rsidRDefault="00CF3DCB" w:rsidP="00CF3DCB">
      <w:pPr>
        <w:spacing w:line="480" w:lineRule="auto"/>
        <w:rPr>
          <w:b/>
          <w:bCs/>
        </w:rPr>
      </w:pPr>
      <w:r>
        <w:rPr>
          <w:b/>
          <w:bCs/>
        </w:rPr>
        <w:lastRenderedPageBreak/>
        <w:t>Comparison of Results Across Different Upstream Proteomics Software</w:t>
      </w:r>
    </w:p>
    <w:p w14:paraId="418B914F" w14:textId="77777777" w:rsidR="005362F1" w:rsidRPr="005362F1" w:rsidRDefault="005362F1" w:rsidP="005362F1">
      <w:pPr>
        <w:spacing w:line="480" w:lineRule="auto"/>
      </w:pPr>
      <w:r w:rsidRPr="005362F1">
        <w:t xml:space="preserve">To demonstrate the compatibility of MSP-MS with a range of upstream proteomics software, we analyzed MSP-MS data using PEAKS Studio, Proteome Discoverer (PD), and </w:t>
      </w:r>
      <w:proofErr w:type="spellStart"/>
      <w:r w:rsidRPr="005362F1">
        <w:t>FragPipe</w:t>
      </w:r>
      <w:proofErr w:type="spellEnd"/>
      <w:r w:rsidRPr="005362F1">
        <w:t xml:space="preserve"> separately, comparing their outputs (Supplementary Figure 1).</w:t>
      </w:r>
    </w:p>
    <w:p w14:paraId="22525167" w14:textId="77777777" w:rsidR="005362F1" w:rsidRPr="005362F1" w:rsidRDefault="005362F1" w:rsidP="005362F1">
      <w:pPr>
        <w:spacing w:line="480" w:lineRule="auto"/>
      </w:pPr>
    </w:p>
    <w:p w14:paraId="4B099DC1" w14:textId="4EAAF876" w:rsidR="005362F1" w:rsidRPr="005362F1" w:rsidRDefault="005362F1" w:rsidP="005362F1">
      <w:pPr>
        <w:spacing w:line="480" w:lineRule="auto"/>
      </w:pPr>
      <w:r w:rsidRPr="005362F1">
        <w:t>Processed data corresponding to peptides detected across all three approaches correlated well, with R</w:t>
      </w:r>
      <w:r w:rsidRPr="005362F1">
        <w:rPr>
          <w:vertAlign w:val="superscript"/>
        </w:rPr>
        <w:t>2</w:t>
      </w:r>
      <w:r w:rsidRPr="005362F1">
        <w:t xml:space="preserve"> values ranging from 0.70 (</w:t>
      </w:r>
      <w:proofErr w:type="spellStart"/>
      <w:r w:rsidRPr="005362F1">
        <w:t>FragPipe</w:t>
      </w:r>
      <w:proofErr w:type="spellEnd"/>
      <w:r w:rsidRPr="005362F1">
        <w:t xml:space="preserve"> to PD) to 0.81 (</w:t>
      </w:r>
      <w:proofErr w:type="spellStart"/>
      <w:r w:rsidRPr="005362F1">
        <w:t>FragPipe</w:t>
      </w:r>
      <w:proofErr w:type="spellEnd"/>
      <w:r w:rsidRPr="005362F1">
        <w:t xml:space="preserve"> to PEAKS) (Supplementary Figure 1A). When assessing peptides identified as significantly different from time zero, approximately 30% of significant peptides from </w:t>
      </w:r>
      <w:r w:rsidR="0024506A">
        <w:t>c</w:t>
      </w:r>
      <w:r w:rsidRPr="005362F1">
        <w:t>athepsins A</w:t>
      </w:r>
      <w:r w:rsidR="00C805F7">
        <w:t xml:space="preserve">, B and </w:t>
      </w:r>
      <w:r w:rsidRPr="005362F1">
        <w:t xml:space="preserve">C were shared across all three </w:t>
      </w:r>
      <w:r w:rsidR="00195E12">
        <w:t>platforms</w:t>
      </w:r>
      <w:r w:rsidR="00195E12" w:rsidRPr="005362F1">
        <w:t xml:space="preserve"> </w:t>
      </w:r>
      <w:r w:rsidRPr="005362F1">
        <w:t xml:space="preserve">(Supplementary Figure 1B). For </w:t>
      </w:r>
      <w:r w:rsidR="0024506A">
        <w:t>c</w:t>
      </w:r>
      <w:r w:rsidRPr="005362F1">
        <w:t>athepsin D, the only endopeptidase in our study, there was only 1</w:t>
      </w:r>
      <w:r w:rsidR="00462B1F">
        <w:t>7</w:t>
      </w:r>
      <w:r w:rsidRPr="005362F1">
        <w:t xml:space="preserve">% agreement across the three software tools. However, an increase in shared peptide identities was observed between </w:t>
      </w:r>
      <w:proofErr w:type="spellStart"/>
      <w:r w:rsidRPr="005362F1">
        <w:t>FragPipe</w:t>
      </w:r>
      <w:proofErr w:type="spellEnd"/>
      <w:r w:rsidRPr="005362F1">
        <w:t xml:space="preserve"> and PEAKS for </w:t>
      </w:r>
      <w:r w:rsidR="0024506A">
        <w:t>c</w:t>
      </w:r>
      <w:r w:rsidRPr="005362F1">
        <w:t>athepsin D (2</w:t>
      </w:r>
      <w:r w:rsidR="00462B1F">
        <w:t>7</w:t>
      </w:r>
      <w:r w:rsidRPr="005362F1">
        <w:t xml:space="preserve">%) compared to </w:t>
      </w:r>
      <w:r w:rsidR="0024506A">
        <w:t>c</w:t>
      </w:r>
      <w:r w:rsidRPr="005362F1">
        <w:t>athepsins A–C (~10%) (Supplementary Figure 1B).</w:t>
      </w:r>
    </w:p>
    <w:p w14:paraId="4AF5DDF0" w14:textId="77777777" w:rsidR="005362F1" w:rsidRPr="005362F1" w:rsidRDefault="005362F1" w:rsidP="005362F1">
      <w:pPr>
        <w:spacing w:line="480" w:lineRule="auto"/>
      </w:pPr>
    </w:p>
    <w:p w14:paraId="55501E72" w14:textId="5A739113" w:rsidR="005362F1" w:rsidRPr="005362F1" w:rsidRDefault="005362F1" w:rsidP="005362F1">
      <w:pPr>
        <w:spacing w:line="480" w:lineRule="auto"/>
      </w:pPr>
      <w:r w:rsidRPr="005362F1">
        <w:t xml:space="preserve">Positional specificity, as evaluated through cleavage position plots, was highly consistent for </w:t>
      </w:r>
      <w:r w:rsidR="0024506A">
        <w:t>c</w:t>
      </w:r>
      <w:r w:rsidRPr="005362F1">
        <w:t>athepsins A</w:t>
      </w:r>
      <w:r w:rsidR="00894096">
        <w:t xml:space="preserve">, B and </w:t>
      </w:r>
      <w:r w:rsidRPr="005362F1">
        <w:t xml:space="preserve">C across all tools. However, PD showed limited ability to capture the expected endopeptidase activity of </w:t>
      </w:r>
      <w:r w:rsidR="0024506A">
        <w:t>c</w:t>
      </w:r>
      <w:r w:rsidRPr="005362F1">
        <w:t xml:space="preserve">athepsin D, while </w:t>
      </w:r>
      <w:proofErr w:type="spellStart"/>
      <w:r w:rsidRPr="005362F1">
        <w:t>FragPipe</w:t>
      </w:r>
      <w:proofErr w:type="spellEnd"/>
      <w:r w:rsidRPr="005362F1">
        <w:t xml:space="preserve"> results displayed more N-terminal cleavage than observed in PEAKS data (Supplementary Figure 1C).</w:t>
      </w:r>
    </w:p>
    <w:p w14:paraId="7DACE895" w14:textId="77777777" w:rsidR="005362F1" w:rsidRPr="005362F1" w:rsidRDefault="005362F1" w:rsidP="005362F1">
      <w:pPr>
        <w:spacing w:line="480" w:lineRule="auto"/>
      </w:pPr>
    </w:p>
    <w:p w14:paraId="6D638EEB" w14:textId="19E2175C" w:rsidR="005362F1" w:rsidRPr="005362F1" w:rsidRDefault="005362F1" w:rsidP="005362F1">
      <w:pPr>
        <w:spacing w:line="480" w:lineRule="auto"/>
      </w:pPr>
      <w:r w:rsidRPr="005362F1">
        <w:t>The specificity profiles at positions P4–</w:t>
      </w:r>
      <w:r w:rsidR="00894096" w:rsidRPr="005362F1">
        <w:t>P4</w:t>
      </w:r>
      <w:r w:rsidR="00894096">
        <w:t>′</w:t>
      </w:r>
      <w:r w:rsidRPr="005362F1">
        <w:t xml:space="preserve">, evaluated using </w:t>
      </w:r>
      <w:proofErr w:type="spellStart"/>
      <w:r w:rsidRPr="005362F1">
        <w:t>iceLogos</w:t>
      </w:r>
      <w:proofErr w:type="spellEnd"/>
      <w:r w:rsidRPr="005362F1">
        <w:t xml:space="preserve">, were comparable across all tools, with subtle differences depending on the software. Major discrepancies </w:t>
      </w:r>
      <w:r w:rsidRPr="005362F1">
        <w:lastRenderedPageBreak/>
        <w:t xml:space="preserve">were </w:t>
      </w:r>
      <w:r w:rsidR="00405279">
        <w:t>observed</w:t>
      </w:r>
      <w:r w:rsidRPr="005362F1">
        <w:t xml:space="preserve"> in </w:t>
      </w:r>
      <w:r w:rsidR="00405279">
        <w:t xml:space="preserve">the </w:t>
      </w:r>
      <w:r w:rsidR="00026996">
        <w:t>c</w:t>
      </w:r>
      <w:r w:rsidRPr="005362F1">
        <w:t>athepsin D results, consistent with findings from cleavage position plots (Supplementary Figure 2).</w:t>
      </w:r>
    </w:p>
    <w:p w14:paraId="1F6EB1B4" w14:textId="77777777" w:rsidR="005362F1" w:rsidRPr="005362F1" w:rsidRDefault="005362F1" w:rsidP="005362F1">
      <w:pPr>
        <w:spacing w:line="480" w:lineRule="auto"/>
      </w:pPr>
    </w:p>
    <w:p w14:paraId="74A40241" w14:textId="6F1D80D6" w:rsidR="005362F1" w:rsidRPr="005362F1" w:rsidRDefault="005362F1" w:rsidP="005362F1">
      <w:pPr>
        <w:spacing w:line="480" w:lineRule="auto"/>
      </w:pPr>
      <w:r w:rsidRPr="005362F1">
        <w:t xml:space="preserve">Since </w:t>
      </w:r>
      <w:r w:rsidR="00026996">
        <w:t>c</w:t>
      </w:r>
      <w:r w:rsidRPr="005362F1">
        <w:t xml:space="preserve">athepsin D was the only endopeptidase included in this study, we hypothesized that the observed discrepancies arose from differences in each tool’s ability to detect shorter peptides, which are more commonly generated by endopeptidases. Analyzing the distribution of significant peptides by length revealed that PD systematically detected fewer peptides shorter than eight amino acids compared to PEAKS and </w:t>
      </w:r>
      <w:proofErr w:type="spellStart"/>
      <w:r w:rsidRPr="005362F1">
        <w:t>FragPipe</w:t>
      </w:r>
      <w:proofErr w:type="spellEnd"/>
      <w:r w:rsidR="00405279">
        <w:t xml:space="preserve"> </w:t>
      </w:r>
      <w:r w:rsidR="00405279" w:rsidRPr="005362F1">
        <w:t>(Supplementary Figure 3).</w:t>
      </w:r>
      <w:r w:rsidRPr="005362F1">
        <w:t xml:space="preserve"> This likely explains PD’s poorer performance on </w:t>
      </w:r>
      <w:r w:rsidR="00026996">
        <w:t>c</w:t>
      </w:r>
      <w:r w:rsidRPr="005362F1">
        <w:t>athepsin D compared to the other tools</w:t>
      </w:r>
      <w:r w:rsidR="00462B1F">
        <w:t>.</w:t>
      </w:r>
      <w:r w:rsidRPr="005362F1">
        <w:t xml:space="preserve"> </w:t>
      </w:r>
    </w:p>
    <w:p w14:paraId="42620776" w14:textId="77777777" w:rsidR="002C3D29" w:rsidRDefault="002C3D29" w:rsidP="00E92335">
      <w:pPr>
        <w:spacing w:line="480" w:lineRule="auto"/>
        <w:rPr>
          <w:sz w:val="32"/>
          <w:szCs w:val="32"/>
        </w:rPr>
      </w:pPr>
    </w:p>
    <w:p w14:paraId="73A54454" w14:textId="2AF63528" w:rsidR="007350E2" w:rsidRPr="004111DF" w:rsidRDefault="00616263" w:rsidP="00E92335">
      <w:pPr>
        <w:spacing w:line="480" w:lineRule="auto"/>
        <w:rPr>
          <w:sz w:val="32"/>
          <w:szCs w:val="32"/>
        </w:rPr>
      </w:pPr>
      <w:r>
        <w:rPr>
          <w:sz w:val="32"/>
          <w:szCs w:val="32"/>
        </w:rPr>
        <w:t>Discussion</w:t>
      </w:r>
      <w:r w:rsidRPr="00616263">
        <w:rPr>
          <w:sz w:val="32"/>
          <w:szCs w:val="32"/>
        </w:rPr>
        <w:t>:</w:t>
      </w:r>
    </w:p>
    <w:p w14:paraId="0DDBE604" w14:textId="71FDC0E2" w:rsidR="00FB4096" w:rsidRDefault="00FB4096" w:rsidP="00FB4096">
      <w:pPr>
        <w:spacing w:line="480" w:lineRule="auto"/>
      </w:pPr>
      <w:r w:rsidRPr="00FB4096">
        <w:t xml:space="preserve">Before the development of the </w:t>
      </w:r>
      <w:r w:rsidRPr="008531D2">
        <w:rPr>
          <w:i/>
          <w:iCs/>
        </w:rPr>
        <w:t>mspms</w:t>
      </w:r>
      <w:r w:rsidRPr="00FB4096">
        <w:t xml:space="preserve"> package, MSP-MS data analysis relied heavily on </w:t>
      </w:r>
      <w:r w:rsidR="005D4E4F">
        <w:t xml:space="preserve">ad hoc developed </w:t>
      </w:r>
      <w:r w:rsidR="005D4E4F" w:rsidRPr="00FB4096">
        <w:t>R</w:t>
      </w:r>
      <w:r w:rsidRPr="00FB4096">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t xml:space="preserve"> Furthermore, </w:t>
      </w:r>
      <w:r w:rsidR="00AD79B5">
        <w:t xml:space="preserve">only data exported from the proteomic search engine </w:t>
      </w:r>
      <w:r w:rsidR="008C2ED1">
        <w:t xml:space="preserve">PEAKS was </w:t>
      </w:r>
      <w:r w:rsidR="00026996">
        <w:t>compatible</w:t>
      </w:r>
      <w:r w:rsidR="008C2ED1">
        <w:t xml:space="preserve">, hindering </w:t>
      </w:r>
      <w:r w:rsidR="00621DAD">
        <w:t>usability</w:t>
      </w:r>
      <w:r w:rsidR="008C2ED1">
        <w:t xml:space="preserve"> across different research groups. </w:t>
      </w:r>
    </w:p>
    <w:p w14:paraId="50E57C90" w14:textId="77777777" w:rsidR="00AC090D" w:rsidRPr="00FB4096" w:rsidRDefault="00AC090D" w:rsidP="00FB4096">
      <w:pPr>
        <w:spacing w:line="480" w:lineRule="auto"/>
      </w:pPr>
    </w:p>
    <w:p w14:paraId="70D9438B" w14:textId="4AE61A34" w:rsidR="00997F4D" w:rsidRPr="00997F4D" w:rsidRDefault="00997F4D" w:rsidP="00997F4D">
      <w:pPr>
        <w:spacing w:line="480" w:lineRule="auto"/>
      </w:pPr>
      <w:r w:rsidRPr="00997F4D">
        <w:lastRenderedPageBreak/>
        <w:t xml:space="preserve">The </w:t>
      </w:r>
      <w:r w:rsidRPr="008531D2">
        <w:rPr>
          <w:i/>
          <w:iCs/>
        </w:rPr>
        <w:t>mspms</w:t>
      </w:r>
      <w:r w:rsidRPr="00997F4D">
        <w:t xml:space="preserve"> R package effectively addresses key limitations in MSP-MS data analysis through its modular, reproducible, user-friendly approach, </w:t>
      </w:r>
      <w:r>
        <w:t>and compatibility</w:t>
      </w:r>
      <w:r w:rsidRPr="00997F4D">
        <w:t xml:space="preserve"> with a wide range of proteomics software. It provides self-contained functions for data preparation, processing, statistical analysis, and visualization, ensuring ease of maintenance, extensibility, and usabilit</w:t>
      </w:r>
      <w:r>
        <w:t>y.</w:t>
      </w:r>
    </w:p>
    <w:p w14:paraId="629A30D2" w14:textId="77777777" w:rsidR="00997F4D" w:rsidRDefault="00997F4D" w:rsidP="00997F4D">
      <w:pPr>
        <w:spacing w:line="480" w:lineRule="auto"/>
      </w:pPr>
    </w:p>
    <w:p w14:paraId="5EEC49AF" w14:textId="20E98DAE" w:rsidR="00EF62B3" w:rsidRDefault="00997F4D" w:rsidP="00BE6054">
      <w:pPr>
        <w:spacing w:line="480" w:lineRule="auto"/>
      </w:pPr>
      <w:r w:rsidRPr="00997F4D">
        <w:t xml:space="preserve">One significant feature is the integration of functionality from the widely cited iceLogo tool within R, which allows for the analysis of nonstandard amino acids, such as norleucine, and positions marked by “X.” Additionally, </w:t>
      </w:r>
      <w:r w:rsidRPr="008531D2">
        <w:rPr>
          <w:i/>
          <w:iCs/>
        </w:rPr>
        <w:t>mspms</w:t>
      </w:r>
      <w:r w:rsidRPr="00997F4D">
        <w:t xml:space="preserve"> includes a graphical user interface, accessible both online and via local download, enabling researchers without R programming experience to leverage its core functionalities.</w:t>
      </w:r>
      <w:r w:rsidR="009B44C1" w:rsidRPr="009B44C1">
        <w:t xml:space="preserve"> </w:t>
      </w:r>
      <w:r w:rsidR="009B44C1" w:rsidRPr="00997F4D">
        <w:t xml:space="preserve">Moreover, </w:t>
      </w:r>
      <w:r w:rsidR="009B44C1" w:rsidRPr="008531D2">
        <w:rPr>
          <w:i/>
          <w:iCs/>
        </w:rPr>
        <w:t>mspms</w:t>
      </w:r>
      <w:r w:rsidR="009B44C1" w:rsidRPr="00997F4D">
        <w:t xml:space="preserve"> </w:t>
      </w:r>
      <w:r w:rsidR="009B44C1">
        <w:t>integrates</w:t>
      </w:r>
      <w:r w:rsidR="009B44C1" w:rsidRPr="00997F4D">
        <w:t xml:space="preserve"> smoothly with the Bioconductor ecosystem. By employing </w:t>
      </w:r>
      <w:r w:rsidR="008531D2">
        <w:t xml:space="preserve">established </w:t>
      </w:r>
      <w:r w:rsidR="009B44C1" w:rsidRPr="00997F4D">
        <w:t xml:space="preserve">S4 classes internally, it offers R users the flexibility to tap into Bioconductor's extensive analytical resources, further enabling advanced data exploration, statistical analysis, and visualizations. This makes </w:t>
      </w:r>
      <w:r w:rsidR="009B44C1" w:rsidRPr="008531D2">
        <w:rPr>
          <w:i/>
          <w:iCs/>
        </w:rPr>
        <w:t>mspms</w:t>
      </w:r>
      <w:r w:rsidR="009B44C1" w:rsidRPr="00997F4D">
        <w:t xml:space="preserve"> a versatile and adaptable tool that meets the diverse needs of the protease research community.</w:t>
      </w:r>
    </w:p>
    <w:p w14:paraId="09A0EB0C" w14:textId="77777777" w:rsidR="00EF62B3" w:rsidRDefault="00EF62B3" w:rsidP="00BE6054">
      <w:pPr>
        <w:spacing w:line="480" w:lineRule="auto"/>
      </w:pPr>
    </w:p>
    <w:p w14:paraId="7D77F68A" w14:textId="4F22E2BF" w:rsidR="009E1AAE" w:rsidRDefault="00FB4096" w:rsidP="00BE6054">
      <w:pPr>
        <w:spacing w:line="480" w:lineRule="auto"/>
      </w:pPr>
      <w:r w:rsidRPr="00FB4096">
        <w:t xml:space="preserve">In </w:t>
      </w:r>
      <w:r w:rsidR="004140E9">
        <w:t>the present</w:t>
      </w:r>
      <w:r w:rsidRPr="00FB4096">
        <w:t xml:space="preserve"> study, </w:t>
      </w:r>
      <w:r w:rsidR="004140E9">
        <w:t xml:space="preserve">we </w:t>
      </w:r>
      <w:r w:rsidR="00621DAD">
        <w:t>applied</w:t>
      </w:r>
      <w:r w:rsidRPr="00FB4096">
        <w:t xml:space="preserve"> </w:t>
      </w:r>
      <w:r w:rsidR="00EF62B3" w:rsidRPr="008531D2">
        <w:rPr>
          <w:i/>
          <w:iCs/>
        </w:rPr>
        <w:t>mspms</w:t>
      </w:r>
      <w:r w:rsidR="00EF62B3">
        <w:t xml:space="preserve"> </w:t>
      </w:r>
      <w:r w:rsidRPr="00FB4096">
        <w:t>to profile the substrate specificity of four well-characterized cathepsin</w:t>
      </w:r>
      <w:r w:rsidR="00B12EE3">
        <w:t xml:space="preserve"> proteases</w:t>
      </w:r>
      <w:r w:rsidR="00FC0F9C">
        <w:t>, namely</w:t>
      </w:r>
      <w:r w:rsidRPr="00FB4096">
        <w:t xml:space="preserve"> cathepsin A, B, C, and D</w:t>
      </w:r>
      <w:r w:rsidR="004140E9">
        <w:t xml:space="preserve">. In doing so, we demonstrate features of </w:t>
      </w:r>
      <w:r w:rsidR="004140E9" w:rsidRPr="008531D2">
        <w:rPr>
          <w:i/>
          <w:iCs/>
        </w:rPr>
        <w:t>mspms</w:t>
      </w:r>
      <w:r w:rsidR="00621DAD">
        <w:t xml:space="preserve"> that are broadly applicable to any MSP-MS experiment</w:t>
      </w:r>
      <w:r w:rsidR="004140E9">
        <w:t xml:space="preserve">, while </w:t>
      </w:r>
      <w:r w:rsidR="005D0570">
        <w:t xml:space="preserve">rigorously </w:t>
      </w:r>
      <w:r w:rsidR="004140E9">
        <w:t xml:space="preserve">benchmarking the software by evaluating its ability to detect substrate </w:t>
      </w:r>
      <w:r w:rsidR="00621DAD">
        <w:t>specificities</w:t>
      </w:r>
      <w:r w:rsidR="004140E9">
        <w:t xml:space="preserve"> accepted to be the ground truth. </w:t>
      </w:r>
    </w:p>
    <w:p w14:paraId="3351D06B" w14:textId="77777777" w:rsidR="001F170C" w:rsidRDefault="001F170C" w:rsidP="00BE6054">
      <w:pPr>
        <w:spacing w:line="480" w:lineRule="auto"/>
        <w:rPr>
          <w:b/>
          <w:bCs/>
        </w:rPr>
      </w:pPr>
    </w:p>
    <w:p w14:paraId="2694CCD7" w14:textId="74C0CC59" w:rsidR="001F170C" w:rsidRDefault="00D87118" w:rsidP="00BE6054">
      <w:pPr>
        <w:spacing w:line="480" w:lineRule="auto"/>
      </w:pPr>
      <w:r w:rsidRPr="00D87118">
        <w:t>A critical but often overlooked step in proteomic analysis is conducting a thorough quality control assessment to ensure data quality is sufficient for drawing biologically meaningful conclusions</w:t>
      </w:r>
      <w:r w:rsidR="005D0570">
        <w:fldChar w:fldCharType="begin"/>
      </w:r>
      <w:r w:rsidR="00E3194C">
        <w:instrText xml:space="preserve"> ADDIN ZOTERO_ITEM CSL_CITATION {"citationID":"aGtKfmup","properties":{"formattedCitation":"\\super 24\\nosupersub{}","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fldChar w:fldCharType="separate"/>
      </w:r>
      <w:r w:rsidR="00E3194C" w:rsidRPr="00E3194C">
        <w:rPr>
          <w:rFonts w:ascii="Aptos" w:cs="Times New Roman"/>
          <w:vertAlign w:val="superscript"/>
        </w:rPr>
        <w:t>24</w:t>
      </w:r>
      <w:r w:rsidR="005D0570">
        <w:fldChar w:fldCharType="end"/>
      </w:r>
      <w:r w:rsidR="00621DAD">
        <w:t>.</w:t>
      </w:r>
      <w:r w:rsidR="00034FD6">
        <w:t xml:space="preserve"> </w:t>
      </w:r>
      <w:r w:rsidRPr="00D87118">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Default="00026996" w:rsidP="00BE6054">
      <w:pPr>
        <w:spacing w:line="480" w:lineRule="auto"/>
      </w:pPr>
    </w:p>
    <w:p w14:paraId="0B3CCED3" w14:textId="5EDBD560" w:rsidR="00D01A2C" w:rsidRDefault="00034FD6" w:rsidP="00BE6054">
      <w:pPr>
        <w:spacing w:line="480" w:lineRule="auto"/>
      </w:pPr>
      <w:r>
        <w:t xml:space="preserve">The next step of an MSP-MS analysis is to explore global data patterns present in the data. </w:t>
      </w:r>
      <w:r w:rsidR="00D87118">
        <w:t>This approach</w:t>
      </w:r>
      <w:r>
        <w:t xml:space="preserve"> allows user</w:t>
      </w:r>
      <w:r w:rsidR="00D87118">
        <w:t>s</w:t>
      </w:r>
      <w:r>
        <w:t xml:space="preserve"> the ability to evaluate the data as a whole</w:t>
      </w:r>
      <w:r w:rsidR="005B176F">
        <w:t>,</w:t>
      </w:r>
      <w:r>
        <w:t xml:space="preserve"> </w:t>
      </w:r>
      <w:r w:rsidR="00D87118">
        <w:t>determine</w:t>
      </w:r>
      <w:r>
        <w:t xml:space="preserve"> whether the </w:t>
      </w:r>
      <w:r w:rsidR="00D01A2C">
        <w:t xml:space="preserve">experiment was </w:t>
      </w:r>
      <w:r w:rsidR="00D87118">
        <w:t>technically successful</w:t>
      </w:r>
      <w:r w:rsidR="00D01A2C">
        <w:t xml:space="preserve"> (by </w:t>
      </w:r>
      <w:r w:rsidR="00D87118">
        <w:t>verifying</w:t>
      </w:r>
      <w:r w:rsidR="00D01A2C">
        <w:t xml:space="preserve"> </w:t>
      </w:r>
      <w:r w:rsidR="00D87118">
        <w:t>that</w:t>
      </w:r>
      <w:r w:rsidR="00D01A2C">
        <w:t xml:space="preserve"> the </w:t>
      </w:r>
      <w:r>
        <w:t xml:space="preserve">positive and negative controls performed as </w:t>
      </w:r>
      <w:r w:rsidR="005B176F">
        <w:t>expected</w:t>
      </w:r>
      <w:r w:rsidR="00D01A2C">
        <w:t>)</w:t>
      </w:r>
      <w:r w:rsidR="005B176F">
        <w:t>, and identify interesting patterns</w:t>
      </w:r>
      <w:r>
        <w:t xml:space="preserve">. </w:t>
      </w:r>
      <w:r w:rsidRPr="008531D2">
        <w:rPr>
          <w:i/>
          <w:iCs/>
        </w:rPr>
        <w:t>Mspms</w:t>
      </w:r>
      <w:r>
        <w:t xml:space="preserve"> </w:t>
      </w:r>
      <w:r w:rsidR="009237DC">
        <w:t xml:space="preserve">allows </w:t>
      </w:r>
      <w:r>
        <w:t xml:space="preserve">the user to easily create </w:t>
      </w:r>
      <w:r w:rsidR="00BE6054" w:rsidRPr="00FB4096">
        <w:t>PCA</w:t>
      </w:r>
      <w:r w:rsidR="00D01A2C">
        <w:t xml:space="preserve"> and interactive</w:t>
      </w:r>
      <w:r>
        <w:t xml:space="preserve"> </w:t>
      </w:r>
      <w:r w:rsidR="00F57D89">
        <w:t>heatmap</w:t>
      </w:r>
      <w:r w:rsidR="009E1AAE">
        <w:t xml:space="preserve"> plots</w:t>
      </w:r>
      <w:r w:rsidR="00BE6054" w:rsidRPr="00FB4096">
        <w:t xml:space="preserve">. </w:t>
      </w:r>
      <w:r w:rsidR="00D87118" w:rsidRPr="00D87118">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8531D2">
        <w:rPr>
          <w:i/>
          <w:iCs/>
        </w:rPr>
        <w:t>mspms</w:t>
      </w:r>
      <w:r w:rsidR="00D87118" w:rsidRPr="00D87118">
        <w:t xml:space="preserve"> to facilitate robust, comprehensive data exploration.</w:t>
      </w:r>
    </w:p>
    <w:p w14:paraId="1DB51FAB" w14:textId="77777777" w:rsidR="009E1AAE" w:rsidRDefault="009E1AAE" w:rsidP="00BE6054">
      <w:pPr>
        <w:spacing w:line="480" w:lineRule="auto"/>
      </w:pPr>
    </w:p>
    <w:p w14:paraId="666ACD4E" w14:textId="5FCE443E" w:rsidR="00586053" w:rsidRPr="00586053" w:rsidRDefault="00586053" w:rsidP="00586053">
      <w:pPr>
        <w:spacing w:line="480" w:lineRule="auto"/>
      </w:pPr>
      <w:r w:rsidRPr="00586053">
        <w:t xml:space="preserve">Once the MSP-MS experiment </w:t>
      </w:r>
      <w:r w:rsidR="00813B0B">
        <w:t>is</w:t>
      </w:r>
      <w:r w:rsidRPr="00586053">
        <w:t xml:space="preserve"> confirmed as a technical success, the main objective—determining </w:t>
      </w:r>
      <w:r w:rsidR="00AA1F1B">
        <w:t xml:space="preserve">the </w:t>
      </w:r>
      <w:r w:rsidRPr="00586053">
        <w:t>enzyme</w:t>
      </w:r>
      <w:r w:rsidR="00AA1F1B">
        <w:t>s’</w:t>
      </w:r>
      <w:r w:rsidRPr="00586053">
        <w:t xml:space="preserve"> substrate specificity—</w:t>
      </w:r>
      <w:r w:rsidR="00813B0B">
        <w:t>is</w:t>
      </w:r>
      <w:r w:rsidRPr="00586053">
        <w:t xml:space="preserve"> readily achievable using the </w:t>
      </w:r>
      <w:r w:rsidRPr="008531D2">
        <w:rPr>
          <w:i/>
          <w:iCs/>
        </w:rPr>
        <w:t>mspms</w:t>
      </w:r>
      <w:r w:rsidRPr="00586053">
        <w:t xml:space="preserve"> tool. First, </w:t>
      </w:r>
      <w:r w:rsidRPr="008531D2">
        <w:rPr>
          <w:i/>
          <w:iCs/>
        </w:rPr>
        <w:t>mspms</w:t>
      </w:r>
      <w:r w:rsidRPr="00586053">
        <w:t xml:space="preserve"> computes the log₂ fold change and FDR-corrected p-values from t-tests conducted on normalized and imputed intensity values. The specific features of significantly altered peptides are then examined via cleavage </w:t>
      </w:r>
      <w:r w:rsidR="00726B24">
        <w:t xml:space="preserve">location </w:t>
      </w:r>
      <w:r w:rsidRPr="00586053">
        <w:t>plots, which illustrate the enzyme’s positional specificity, and iceLogo plots, which reveal amino acid preferences.</w:t>
      </w:r>
    </w:p>
    <w:p w14:paraId="2A53183B" w14:textId="77777777" w:rsidR="00586053" w:rsidRPr="00586053" w:rsidRDefault="00586053" w:rsidP="00586053">
      <w:pPr>
        <w:spacing w:line="480" w:lineRule="auto"/>
      </w:pPr>
    </w:p>
    <w:p w14:paraId="6194CC39" w14:textId="4DD06345" w:rsidR="00813B0B" w:rsidRDefault="00586053" w:rsidP="00586053">
      <w:pPr>
        <w:spacing w:line="480" w:lineRule="auto"/>
      </w:pPr>
      <w:r w:rsidRPr="00586053">
        <w:t xml:space="preserve">When applied to the cathepsin data, our </w:t>
      </w:r>
      <w:r w:rsidR="00813B0B">
        <w:t xml:space="preserve">analysis </w:t>
      </w:r>
      <w:r w:rsidR="008102EE">
        <w:t xml:space="preserve">near </w:t>
      </w:r>
      <w:r w:rsidR="00813B0B">
        <w:t>perfectly captured previously reported substrate specificities for each of the enzymes profiled. We show that:</w:t>
      </w:r>
    </w:p>
    <w:p w14:paraId="0D4F450F" w14:textId="3B78750A" w:rsidR="00813B0B" w:rsidRDefault="00586053" w:rsidP="00813B0B">
      <w:pPr>
        <w:pStyle w:val="ListParagraph"/>
        <w:numPr>
          <w:ilvl w:val="0"/>
          <w:numId w:val="15"/>
        </w:numPr>
        <w:spacing w:line="480" w:lineRule="auto"/>
      </w:pPr>
      <w:r w:rsidRPr="00586053">
        <w:t>Cathepsin A is a carboxypeptidase that preferentially removes hydrophobic amino acids (such as Phe and Leu) from the C-terminus of substrates, especially when additional hydrophobic residues occupy the P1 position</w:t>
      </w:r>
      <w:r w:rsidR="00813B0B">
        <w:t>, as previously reported</w:t>
      </w:r>
      <w:r w:rsidR="00AD6B90">
        <w:fldChar w:fldCharType="begin"/>
      </w:r>
      <w:r w:rsidR="00E3194C">
        <w:instrText xml:space="preserve"> ADDIN ZOTERO_ITEM CSL_CITATION {"citationID":"RpcsrB63","properties":{"formattedCitation":"\\super 25\\nosupersub{}","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fldChar w:fldCharType="separate"/>
      </w:r>
      <w:r w:rsidR="00E3194C" w:rsidRPr="00813B0B">
        <w:rPr>
          <w:rFonts w:ascii="Aptos" w:cs="Times New Roman"/>
          <w:vertAlign w:val="superscript"/>
        </w:rPr>
        <w:t>25</w:t>
      </w:r>
      <w:r w:rsidR="00AD6B90">
        <w:fldChar w:fldCharType="end"/>
      </w:r>
      <w:r w:rsidR="00813B0B">
        <w:t xml:space="preserve">. </w:t>
      </w:r>
    </w:p>
    <w:p w14:paraId="4B559E4A" w14:textId="5F51AFCB" w:rsidR="00813B0B" w:rsidRDefault="00586053" w:rsidP="00813B0B">
      <w:pPr>
        <w:pStyle w:val="ListParagraph"/>
        <w:numPr>
          <w:ilvl w:val="0"/>
          <w:numId w:val="15"/>
        </w:numPr>
        <w:spacing w:line="480" w:lineRule="auto"/>
      </w:pPr>
      <w:r w:rsidRPr="00586053">
        <w:t>Cathepsin B is a dipeptidyl carboxypeptidase that cleaves dipeptides from the C-terminus, favoring substrates with positively charged (Arg, Lys) or hydrophobic residues in P1 and P2</w:t>
      </w:r>
      <w:r w:rsidR="00813B0B">
        <w:t>, as previously reported</w:t>
      </w:r>
      <w:r w:rsidR="00AD6B90">
        <w:fldChar w:fldCharType="begin"/>
      </w:r>
      <w:r w:rsidR="00E3194C">
        <w:instrText xml:space="preserve"> ADDIN ZOTERO_ITEM CSL_CITATION {"citationID":"e9di3Usk","properties":{"formattedCitation":"\\super 26\\nosupersub{}","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E3194C" w:rsidRPr="00813B0B">
        <w:rPr>
          <w:rFonts w:ascii="Cambria Math" w:hAnsi="Cambria Math" w:cs="Cambria Math"/>
        </w:rPr>
        <w:instrText>ﬀ</w:instrText>
      </w:r>
      <w:r w:rsidR="00E3194C">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fldChar w:fldCharType="separate"/>
      </w:r>
      <w:r w:rsidR="00E3194C" w:rsidRPr="00813B0B">
        <w:rPr>
          <w:rFonts w:ascii="Aptos" w:cs="Times New Roman"/>
          <w:vertAlign w:val="superscript"/>
        </w:rPr>
        <w:t>26</w:t>
      </w:r>
      <w:r w:rsidR="00AD6B90">
        <w:fldChar w:fldCharType="end"/>
      </w:r>
      <w:r w:rsidRPr="00586053">
        <w:t xml:space="preserve">. </w:t>
      </w:r>
      <w:r w:rsidR="00813B0B">
        <w:t xml:space="preserve"> </w:t>
      </w:r>
    </w:p>
    <w:p w14:paraId="53F08A8A" w14:textId="264C3B40" w:rsidR="00813B0B" w:rsidRDefault="00586053" w:rsidP="00813B0B">
      <w:pPr>
        <w:pStyle w:val="ListParagraph"/>
        <w:numPr>
          <w:ilvl w:val="0"/>
          <w:numId w:val="15"/>
        </w:numPr>
        <w:spacing w:line="480" w:lineRule="auto"/>
      </w:pPr>
      <w:r w:rsidRPr="00586053">
        <w:t>Cathepsin C functions as a dipeptidyl aminopeptidase, cleaving dipeptides from the N-terminus with broad specificity</w:t>
      </w:r>
      <w:r w:rsidR="00813B0B">
        <w:t>, as previously reported</w:t>
      </w:r>
      <w:r w:rsidR="00AD6B90">
        <w:fldChar w:fldCharType="begin"/>
      </w:r>
      <w:r w:rsidR="00E3194C">
        <w:instrText xml:space="preserve"> ADDIN ZOTERO_ITEM CSL_CITATION {"citationID":"M707dzH5","properties":{"formattedCitation":"\\super 8\\nosupersub{}","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E3194C" w:rsidRPr="00813B0B">
        <w:rPr>
          <w:rFonts w:ascii="Cambria Math" w:hAnsi="Cambria Math" w:cs="Cambria Math"/>
        </w:rPr>
        <w:instrText>ﬃ</w:instrText>
      </w:r>
      <w:r w:rsidR="00E3194C">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E3194C" w:rsidRPr="00813B0B">
        <w:rPr>
          <w:rFonts w:ascii="Cambria Math" w:hAnsi="Cambria Math" w:cs="Cambria Math"/>
        </w:rPr>
        <w:instrText>ﬀ</w:instrText>
      </w:r>
      <w:r w:rsidR="00E3194C">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fldChar w:fldCharType="separate"/>
      </w:r>
      <w:r w:rsidR="00E3194C" w:rsidRPr="00813B0B">
        <w:rPr>
          <w:rFonts w:ascii="Aptos" w:cs="Times New Roman"/>
          <w:vertAlign w:val="superscript"/>
        </w:rPr>
        <w:t>8</w:t>
      </w:r>
      <w:r w:rsidR="00AD6B90">
        <w:fldChar w:fldCharType="end"/>
      </w:r>
      <w:r w:rsidR="00813B0B">
        <w:t>,</w:t>
      </w:r>
    </w:p>
    <w:p w14:paraId="55E37112" w14:textId="24875661" w:rsidR="00F041AC" w:rsidRDefault="00813B0B" w:rsidP="00F041AC">
      <w:pPr>
        <w:pStyle w:val="ListParagraph"/>
        <w:numPr>
          <w:ilvl w:val="0"/>
          <w:numId w:val="15"/>
        </w:numPr>
        <w:spacing w:line="480" w:lineRule="auto"/>
      </w:pPr>
      <w:r>
        <w:t xml:space="preserve"> </w:t>
      </w:r>
      <w:r w:rsidR="00586053" w:rsidRPr="00586053">
        <w:t>Cathepsin D is an endopeptidase that cleaves between hydrophobic amino acids, including Phe, Leu, and Tyr</w:t>
      </w:r>
      <w:r>
        <w:t>, as previously reported</w:t>
      </w:r>
      <w:r w:rsidR="00AD6B90">
        <w:fldChar w:fldCharType="begin"/>
      </w:r>
      <w:r w:rsidR="00E3194C">
        <w:instrText xml:space="preserve"> ADDIN ZOTERO_ITEM CSL_CITATION {"citationID":"FY2FF9Hn","properties":{"formattedCitation":"\\super 27\\nosupersub{}","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fldChar w:fldCharType="separate"/>
      </w:r>
      <w:r w:rsidR="00E3194C" w:rsidRPr="00813B0B">
        <w:rPr>
          <w:rFonts w:ascii="Aptos" w:cs="Times New Roman"/>
          <w:vertAlign w:val="superscript"/>
        </w:rPr>
        <w:t>27</w:t>
      </w:r>
      <w:r w:rsidR="00AD6B90">
        <w:fldChar w:fldCharType="end"/>
      </w:r>
      <w:r>
        <w:t xml:space="preserve"> </w:t>
      </w:r>
    </w:p>
    <w:p w14:paraId="1F6994DA" w14:textId="446DF72A" w:rsidR="00C819B9" w:rsidRPr="00C819B9" w:rsidRDefault="00C819B9" w:rsidP="00C819B9">
      <w:pPr>
        <w:spacing w:line="480" w:lineRule="auto"/>
      </w:pPr>
      <w:r>
        <w:lastRenderedPageBreak/>
        <w:t xml:space="preserve">By </w:t>
      </w:r>
      <w:r w:rsidRPr="00C819B9">
        <w:t xml:space="preserve">validating the specific activities of these cathepsins, </w:t>
      </w:r>
      <w:r w:rsidRPr="008531D2">
        <w:rPr>
          <w:i/>
          <w:iCs/>
        </w:rPr>
        <w:t>mspms</w:t>
      </w:r>
      <w:r w:rsidRPr="00C819B9">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w:t>
      </w:r>
      <w:r>
        <w:t>the protease field</w:t>
      </w:r>
      <w:r w:rsidRPr="00C819B9">
        <w:t>.</w:t>
      </w:r>
    </w:p>
    <w:p w14:paraId="30801F13" w14:textId="77777777" w:rsidR="00C819B9" w:rsidRPr="00C819B9" w:rsidRDefault="00C819B9" w:rsidP="00C819B9">
      <w:pPr>
        <w:spacing w:line="480" w:lineRule="auto"/>
      </w:pPr>
    </w:p>
    <w:p w14:paraId="707D9A49" w14:textId="73ACF487" w:rsidR="00114544" w:rsidRDefault="00C819B9" w:rsidP="00C819B9">
      <w:pPr>
        <w:spacing w:line="480" w:lineRule="auto"/>
      </w:pPr>
      <w:r w:rsidRPr="00C819B9">
        <w:t xml:space="preserve">Moreover, </w:t>
      </w:r>
      <w:r w:rsidRPr="008531D2">
        <w:rPr>
          <w:i/>
          <w:iCs/>
        </w:rPr>
        <w:t>mspms</w:t>
      </w:r>
      <w:r w:rsidRPr="00C819B9">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8531D2">
        <w:rPr>
          <w:i/>
          <w:iCs/>
        </w:rPr>
        <w:t>mspms</w:t>
      </w:r>
      <w:r w:rsidRPr="00C819B9">
        <w:t xml:space="preserve"> as an enduring and valuable asset to the protease research community.</w:t>
      </w:r>
    </w:p>
    <w:p w14:paraId="1367E119" w14:textId="77777777" w:rsidR="00EF62B3" w:rsidRDefault="00EF62B3" w:rsidP="00C819B9">
      <w:pPr>
        <w:spacing w:line="480" w:lineRule="auto"/>
      </w:pPr>
    </w:p>
    <w:p w14:paraId="0F9E6850" w14:textId="40E1583B" w:rsidR="00AF2B06" w:rsidRDefault="00AF2B06" w:rsidP="00AF2B06">
      <w:pPr>
        <w:spacing w:line="480" w:lineRule="auto"/>
      </w:pPr>
      <w:r w:rsidRPr="00AF2B06">
        <w:t xml:space="preserve">To enhance accessibility, MSP-MS is designed to be compatible with three major proteome search engines: PEAKS Studio, Proteome Discoverer (PD), and </w:t>
      </w:r>
      <w:proofErr w:type="spellStart"/>
      <w:r w:rsidRPr="00AF2B06">
        <w:t>FragPipe</w:t>
      </w:r>
      <w:proofErr w:type="spellEnd"/>
      <w:r w:rsidRPr="00AF2B06">
        <w:t xml:space="preserve">. Compatibility was validated by independently analyzing MSP-MS data using each software tool. Substrate specificity interpretations for </w:t>
      </w:r>
      <w:r w:rsidR="00026996">
        <w:t>c</w:t>
      </w:r>
      <w:r w:rsidRPr="00AF2B06">
        <w:t>athepsins A, B, and C were remarkably consistent across all platforms.</w:t>
      </w:r>
      <w:r>
        <w:t xml:space="preserve"> </w:t>
      </w:r>
    </w:p>
    <w:p w14:paraId="5C1FC5D4" w14:textId="77777777" w:rsidR="00AF2B06" w:rsidRDefault="00AF2B06" w:rsidP="00AF2B06">
      <w:pPr>
        <w:spacing w:line="480" w:lineRule="auto"/>
      </w:pPr>
    </w:p>
    <w:p w14:paraId="3DAEE5E2" w14:textId="4CFCB01B" w:rsidR="00AF2B06" w:rsidRPr="00AF2B06" w:rsidRDefault="00AF2B06" w:rsidP="00AF2B06">
      <w:pPr>
        <w:spacing w:line="480" w:lineRule="auto"/>
      </w:pPr>
      <w:r w:rsidRPr="00AF2B06">
        <w:lastRenderedPageBreak/>
        <w:t xml:space="preserve">For </w:t>
      </w:r>
      <w:r w:rsidR="00026996">
        <w:t>c</w:t>
      </w:r>
      <w:r w:rsidRPr="00AF2B06">
        <w:t xml:space="preserve">athepsin D, both PEAKS and </w:t>
      </w:r>
      <w:proofErr w:type="spellStart"/>
      <w:r w:rsidRPr="00AF2B06">
        <w:t>FragPipe</w:t>
      </w:r>
      <w:proofErr w:type="spellEnd"/>
      <w:r w:rsidRPr="00AF2B06">
        <w:t xml:space="preserve"> effectively detected endopeptidase activity, but </w:t>
      </w:r>
      <w:proofErr w:type="spellStart"/>
      <w:r w:rsidRPr="00AF2B06">
        <w:t>FragPipe</w:t>
      </w:r>
      <w:proofErr w:type="spellEnd"/>
      <w:r w:rsidRPr="00AF2B06">
        <w:t xml:space="preserve"> identified a higher frequency of significant N-terminal cleavages </w:t>
      </w:r>
      <w:r w:rsidR="00026996">
        <w:t>relative</w:t>
      </w:r>
      <w:r w:rsidRPr="00AF2B06">
        <w:t xml:space="preserve"> to PEAKS. Determining which profile is more biologically accurate would require further validation using orthogonal assays. Proteome Discoverer, in contrast, struggled to convincingly identify </w:t>
      </w:r>
      <w:r w:rsidR="00026996">
        <w:t>c</w:t>
      </w:r>
      <w:r w:rsidRPr="00AF2B06">
        <w:t xml:space="preserve">athepsin D's endopeptidase activity, likely due to its reduced sensitivity for shorter peptides relative to PEAKS and </w:t>
      </w:r>
      <w:proofErr w:type="spellStart"/>
      <w:r w:rsidRPr="00AF2B06">
        <w:t>FragPipe</w:t>
      </w:r>
      <w:proofErr w:type="spellEnd"/>
      <w:r w:rsidRPr="00AF2B06">
        <w:t>.</w:t>
      </w:r>
    </w:p>
    <w:p w14:paraId="54C75E19" w14:textId="77777777" w:rsidR="00EF62B3" w:rsidRPr="00EF62B3" w:rsidRDefault="00EF62B3" w:rsidP="00EF62B3">
      <w:pPr>
        <w:spacing w:line="480" w:lineRule="auto"/>
      </w:pPr>
    </w:p>
    <w:p w14:paraId="7F71C463" w14:textId="45C19CA8" w:rsidR="00EF62B3" w:rsidRPr="00EF62B3" w:rsidRDefault="00EF62B3" w:rsidP="00EF62B3">
      <w:pPr>
        <w:spacing w:line="480" w:lineRule="auto"/>
      </w:pPr>
      <w:r w:rsidRPr="00EF62B3">
        <w:t>If endopeptidase activity is a primary focus, we recommend using PEAKS Studio</w:t>
      </w:r>
      <w:r w:rsidR="00457C91">
        <w:t xml:space="preserve"> or Fragpipe</w:t>
      </w:r>
      <w:r w:rsidRPr="00EF62B3">
        <w:t xml:space="preserve">, which provided the </w:t>
      </w:r>
      <w:r w:rsidR="00457C91">
        <w:t>best detection of</w:t>
      </w:r>
      <w:r w:rsidRPr="00EF62B3">
        <w:t xml:space="preserve"> </w:t>
      </w:r>
      <w:r w:rsidR="00026996">
        <w:t>c</w:t>
      </w:r>
      <w:r w:rsidRPr="00EF62B3">
        <w:t xml:space="preserve">athepsin D activity in our tests. </w:t>
      </w:r>
      <w:r w:rsidR="00457C91">
        <w:t>We note that</w:t>
      </w:r>
      <w:r w:rsidRPr="00EF62B3">
        <w:t xml:space="preserve"> </w:t>
      </w:r>
      <w:proofErr w:type="spellStart"/>
      <w:r w:rsidRPr="00EF62B3">
        <w:t>FragPipe</w:t>
      </w:r>
      <w:proofErr w:type="spellEnd"/>
      <w:r w:rsidRPr="00EF62B3">
        <w:t xml:space="preserve"> is a</w:t>
      </w:r>
      <w:r w:rsidR="00457C91">
        <w:t xml:space="preserve">n attractive </w:t>
      </w:r>
      <w:r w:rsidRPr="00EF62B3">
        <w:t xml:space="preserve">option, particularly as it is an open-source tool freely available for academic use and demonstrated analysis speeds at least an order of magnitude faster than the </w:t>
      </w:r>
      <w:r>
        <w:t>paid</w:t>
      </w:r>
      <w:r w:rsidRPr="00EF62B3">
        <w:t xml:space="preserve"> software solutions. </w:t>
      </w:r>
      <w:r w:rsidR="00457C91">
        <w:t>We</w:t>
      </w:r>
      <w:r w:rsidRPr="00EF62B3">
        <w:t xml:space="preserve"> caution against using Proteome Discoverer with the search settings applied in this study unless the parameters are further optimized</w:t>
      </w:r>
      <w:r>
        <w:t>, which may be able to increase the ability to detect smaller peptides</w:t>
      </w:r>
      <w:r w:rsidRPr="00EF62B3">
        <w:t>.</w:t>
      </w:r>
      <w:r>
        <w:t xml:space="preserve"> </w:t>
      </w:r>
      <w:r w:rsidRPr="00EF62B3">
        <w:t>If endopeptidase activity is not of interest, our results indicate that all three software platforms perform comparably</w:t>
      </w:r>
      <w:r>
        <w:t>.</w:t>
      </w:r>
    </w:p>
    <w:p w14:paraId="0121F709" w14:textId="77777777" w:rsidR="00C819B9" w:rsidRPr="00C819B9" w:rsidRDefault="00C819B9" w:rsidP="00C819B9">
      <w:pPr>
        <w:spacing w:line="480" w:lineRule="auto"/>
      </w:pPr>
    </w:p>
    <w:p w14:paraId="17906B99" w14:textId="77777777" w:rsidR="00FB4096" w:rsidRPr="00FB4096" w:rsidRDefault="00FB4096" w:rsidP="00FB4096">
      <w:pPr>
        <w:spacing w:line="480" w:lineRule="auto"/>
        <w:rPr>
          <w:b/>
          <w:bCs/>
        </w:rPr>
      </w:pPr>
      <w:r w:rsidRPr="00FB4096">
        <w:rPr>
          <w:b/>
          <w:bCs/>
        </w:rPr>
        <w:t>Conclusion</w:t>
      </w:r>
    </w:p>
    <w:p w14:paraId="1A7C7C04" w14:textId="2C527FBB" w:rsidR="00FB4096" w:rsidRDefault="00FB4096" w:rsidP="00FB4096">
      <w:pPr>
        <w:spacing w:line="480" w:lineRule="auto"/>
      </w:pPr>
      <w:r w:rsidRPr="00FB4096">
        <w:t xml:space="preserve">In summary, </w:t>
      </w:r>
      <w:r w:rsidRPr="00BB5CD3">
        <w:rPr>
          <w:i/>
          <w:iCs/>
        </w:rPr>
        <w:t>mspms</w:t>
      </w:r>
      <w:r w:rsidRPr="00FB4096">
        <w:t xml:space="preserve"> </w:t>
      </w:r>
      <w:r w:rsidR="00AC090D">
        <w:t>streamlines</w:t>
      </w:r>
      <w:r w:rsidRPr="00FB4096">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w:t>
      </w:r>
      <w:r w:rsidRPr="00FB4096">
        <w:lastRenderedPageBreak/>
        <w:t xml:space="preserve">flexibility and broad applicability, </w:t>
      </w:r>
      <w:r w:rsidRPr="008531D2">
        <w:rPr>
          <w:i/>
          <w:iCs/>
        </w:rPr>
        <w:t>mspms</w:t>
      </w:r>
      <w:r w:rsidRPr="00FB4096">
        <w:t xml:space="preserve"> is positioned to become a standard tool in protease research, offering significant advancements in the study of proteolytic enzymes and their roles in health and disease.</w:t>
      </w:r>
    </w:p>
    <w:p w14:paraId="5BFACF5C" w14:textId="77777777" w:rsidR="00FB4096" w:rsidRPr="00FB4096" w:rsidRDefault="00FB4096" w:rsidP="00FB4096">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717666FB" w:rsidR="00411F1C" w:rsidRDefault="00411F1C" w:rsidP="00FE7016">
      <w:pPr>
        <w:pStyle w:val="ListParagraph"/>
        <w:numPr>
          <w:ilvl w:val="0"/>
          <w:numId w:val="6"/>
        </w:numPr>
        <w:spacing w:line="480" w:lineRule="auto"/>
      </w:pPr>
      <w:r>
        <w:t xml:space="preserve">Other requirements: R </w:t>
      </w:r>
      <w:r w:rsidR="001D28EB" w:rsidRPr="001D28EB">
        <w:t>4.</w:t>
      </w:r>
      <w:r w:rsidR="00311775">
        <w:t>4</w:t>
      </w:r>
      <w:r w:rsidR="001D28EB" w:rsidRPr="001D28EB">
        <w:t>.0</w:t>
      </w:r>
      <w:r>
        <w:t xml:space="preserve">, </w:t>
      </w:r>
      <w:proofErr w:type="spellStart"/>
      <w:r w:rsidR="00FE7016">
        <w:t>QFeatures</w:t>
      </w:r>
      <w:proofErr w:type="spellEnd"/>
      <w:r w:rsidR="00FE7016">
        <w:t xml:space="preserve">, </w:t>
      </w:r>
      <w:proofErr w:type="spellStart"/>
      <w:r w:rsidR="00FE7016">
        <w:t>SummarizedExperiment</w:t>
      </w:r>
      <w:proofErr w:type="spellEnd"/>
      <w:r w:rsidR="00FE7016">
        <w:t xml:space="preserve">, </w:t>
      </w:r>
      <w:proofErr w:type="spellStart"/>
      <w:r w:rsidR="00FE7016">
        <w:t>magrittr</w:t>
      </w:r>
      <w:proofErr w:type="spellEnd"/>
      <w:r w:rsidR="00FE7016">
        <w:t xml:space="preserve">, </w:t>
      </w:r>
      <w:proofErr w:type="spellStart"/>
      <w:r w:rsidR="00FE7016">
        <w:t>rlang</w:t>
      </w:r>
      <w:proofErr w:type="spellEnd"/>
      <w:r w:rsidR="00FE7016">
        <w:t xml:space="preserve">, </w:t>
      </w:r>
      <w:proofErr w:type="spellStart"/>
      <w:r w:rsidR="00FE7016">
        <w:t>dplyr</w:t>
      </w:r>
      <w:proofErr w:type="spellEnd"/>
      <w:r w:rsidR="00FE7016">
        <w:t xml:space="preserve">, </w:t>
      </w:r>
      <w:proofErr w:type="spellStart"/>
      <w:r w:rsidR="00FE7016">
        <w:t>purrr</w:t>
      </w:r>
      <w:proofErr w:type="spellEnd"/>
      <w:r w:rsidR="00FE7016">
        <w:t xml:space="preserve">, stats, </w:t>
      </w:r>
      <w:proofErr w:type="spellStart"/>
      <w:r w:rsidR="00FE7016">
        <w:t>tidyr</w:t>
      </w:r>
      <w:proofErr w:type="spellEnd"/>
      <w:r w:rsidR="00FE7016">
        <w:t xml:space="preserve">, </w:t>
      </w:r>
      <w:proofErr w:type="spellStart"/>
      <w:r w:rsidR="00FE7016">
        <w:t>stringr</w:t>
      </w:r>
      <w:proofErr w:type="spellEnd"/>
      <w:r w:rsidR="00FE7016">
        <w:t xml:space="preserve">, ggplot2, </w:t>
      </w:r>
      <w:proofErr w:type="spellStart"/>
      <w:r w:rsidR="00FE7016">
        <w:t>ggseqlogo</w:t>
      </w:r>
      <w:proofErr w:type="spellEnd"/>
      <w:r w:rsidR="00FE7016">
        <w:t xml:space="preserve">, </w:t>
      </w:r>
      <w:proofErr w:type="spellStart"/>
      <w:r w:rsidR="00FE7016">
        <w:t>heatmaply</w:t>
      </w:r>
      <w:proofErr w:type="spellEnd"/>
      <w:r w:rsidR="00FE7016">
        <w:t xml:space="preserve">, </w:t>
      </w:r>
      <w:proofErr w:type="spellStart"/>
      <w:r w:rsidR="00FE7016">
        <w:t>readr</w:t>
      </w:r>
      <w:proofErr w:type="spellEnd"/>
      <w:r w:rsidR="00FE7016">
        <w:t xml:space="preserve">, </w:t>
      </w:r>
      <w:proofErr w:type="spellStart"/>
      <w:r w:rsidR="00FE7016">
        <w:t>rstatix</w:t>
      </w:r>
      <w:proofErr w:type="spellEnd"/>
      <w:r w:rsidR="00FE7016">
        <w:t xml:space="preserve">, </w:t>
      </w:r>
      <w:proofErr w:type="spellStart"/>
      <w:r w:rsidR="00FE7016">
        <w:t>tibble</w:t>
      </w:r>
      <w:proofErr w:type="spellEnd"/>
      <w:r w:rsidR="00FE7016">
        <w:t xml:space="preserve">, </w:t>
      </w:r>
      <w:proofErr w:type="spellStart"/>
      <w:r w:rsidR="00FE7016">
        <w:t>ggpubr</w:t>
      </w:r>
      <w:proofErr w:type="spellEnd"/>
      <w:r w:rsidR="00FE7016">
        <w:t>.</w:t>
      </w:r>
    </w:p>
    <w:p w14:paraId="30B5D9B5" w14:textId="6A2CC20D" w:rsidR="00411F1C" w:rsidRDefault="00411F1C" w:rsidP="00E92335">
      <w:pPr>
        <w:pStyle w:val="ListParagraph"/>
        <w:numPr>
          <w:ilvl w:val="0"/>
          <w:numId w:val="6"/>
        </w:numPr>
        <w:spacing w:line="480" w:lineRule="auto"/>
      </w:pPr>
      <w:r>
        <w:t>License: MIT</w:t>
      </w:r>
    </w:p>
    <w:p w14:paraId="5595C840" w14:textId="77777777" w:rsidR="0024506A" w:rsidRPr="0024506A" w:rsidRDefault="0024506A" w:rsidP="0024506A">
      <w:pPr>
        <w:pStyle w:val="ListParagraph"/>
        <w:numPr>
          <w:ilvl w:val="0"/>
          <w:numId w:val="6"/>
        </w:numPr>
        <w:spacing w:line="480" w:lineRule="auto"/>
        <w:rPr>
          <w:rStyle w:val="Hyperlink"/>
          <w:color w:val="auto"/>
          <w:u w:val="none"/>
        </w:rPr>
      </w:pPr>
      <w:r>
        <w:t xml:space="preserve">Bioconductor home page: </w:t>
      </w:r>
      <w:hyperlink r:id="rId12" w:history="1">
        <w:r w:rsidRPr="002D23C9">
          <w:rPr>
            <w:rStyle w:val="Hyperlink"/>
          </w:rPr>
          <w:t>https://bioconductor.o</w:t>
        </w:r>
        <w:r w:rsidRPr="002D23C9">
          <w:rPr>
            <w:rStyle w:val="Hyperlink"/>
          </w:rPr>
          <w:t>r</w:t>
        </w:r>
        <w:r w:rsidRPr="002D23C9">
          <w:rPr>
            <w:rStyle w:val="Hyperlink"/>
          </w:rPr>
          <w:t>g/packages/mspms</w:t>
        </w:r>
      </w:hyperlink>
    </w:p>
    <w:p w14:paraId="6E30205B" w14:textId="77777777" w:rsidR="0024506A" w:rsidRDefault="0024506A" w:rsidP="0024506A">
      <w:pPr>
        <w:pStyle w:val="ListParagraph"/>
        <w:numPr>
          <w:ilvl w:val="0"/>
          <w:numId w:val="6"/>
        </w:numPr>
        <w:spacing w:line="480" w:lineRule="auto"/>
      </w:pPr>
      <w:proofErr w:type="spellStart"/>
      <w:r>
        <w:t>Github</w:t>
      </w:r>
      <w:proofErr w:type="spellEnd"/>
      <w:r>
        <w:t xml:space="preserve"> home page: </w:t>
      </w:r>
      <w:hyperlink r:id="rId13" w:history="1">
        <w:r w:rsidRPr="0024506A">
          <w:rPr>
            <w:rStyle w:val="Hyperlink"/>
          </w:rPr>
          <w:t>https://github.com/baynec2/mspms</w:t>
        </w:r>
      </w:hyperlink>
    </w:p>
    <w:p w14:paraId="47562C7C" w14:textId="77777777" w:rsidR="0024506A" w:rsidRPr="00411F1C" w:rsidRDefault="0024506A" w:rsidP="0024506A">
      <w:pPr>
        <w:pStyle w:val="ListParagraph"/>
        <w:numPr>
          <w:ilvl w:val="0"/>
          <w:numId w:val="6"/>
        </w:numPr>
        <w:spacing w:line="480" w:lineRule="auto"/>
        <w:rPr>
          <w:rStyle w:val="Hyperlink"/>
          <w:color w:val="auto"/>
          <w:u w:val="none"/>
        </w:rPr>
      </w:pPr>
      <w:r>
        <w:t xml:space="preserve">Shiny app instance: </w:t>
      </w:r>
      <w:hyperlink r:id="rId14" w:history="1">
        <w:r w:rsidRPr="00EC62C5">
          <w:rPr>
            <w:rStyle w:val="Hyperlink"/>
          </w:rPr>
          <w:t>https://gonzalezlab.shinyapps.io/mspms_shiny/</w:t>
        </w:r>
      </w:hyperlink>
    </w:p>
    <w:p w14:paraId="1BB17824" w14:textId="11737098" w:rsidR="0024506A" w:rsidRPr="0024506A" w:rsidRDefault="0024506A" w:rsidP="0024506A">
      <w:pPr>
        <w:pStyle w:val="ListParagraph"/>
        <w:numPr>
          <w:ilvl w:val="0"/>
          <w:numId w:val="6"/>
        </w:numPr>
        <w:spacing w:line="480" w:lineRule="auto"/>
        <w:rPr>
          <w:color w:val="000000" w:themeColor="text1"/>
        </w:rPr>
      </w:pPr>
      <w:r w:rsidRPr="00411F1C">
        <w:rPr>
          <w:rStyle w:val="Hyperlink"/>
          <w:color w:val="000000" w:themeColor="text1"/>
          <w:u w:val="none"/>
        </w:rPr>
        <w:t xml:space="preserve">Shiny app repository: </w:t>
      </w:r>
      <w:hyperlink r:id="rId15" w:history="1">
        <w:r w:rsidRPr="00411F1C">
          <w:rPr>
            <w:rStyle w:val="Hyperlink"/>
          </w:rPr>
          <w:t>https://github.com/baynec2/mspms-shiny</w:t>
        </w:r>
      </w:hyperlink>
    </w:p>
    <w:p w14:paraId="658C7267" w14:textId="561EEF21" w:rsidR="00411F1C" w:rsidRPr="00281D8E" w:rsidRDefault="004A5545" w:rsidP="00E92335">
      <w:pPr>
        <w:pStyle w:val="ListParagraph"/>
        <w:numPr>
          <w:ilvl w:val="0"/>
          <w:numId w:val="6"/>
        </w:numPr>
        <w:spacing w:line="480" w:lineRule="auto"/>
        <w:rPr>
          <w:lang w:val="fr-FR"/>
        </w:rPr>
      </w:pPr>
      <w:proofErr w:type="gramStart"/>
      <w:r>
        <w:rPr>
          <w:lang w:val="fr-FR"/>
        </w:rPr>
        <w:t>V</w:t>
      </w:r>
      <w:r w:rsidR="00411F1C" w:rsidRPr="00281D8E">
        <w:rPr>
          <w:lang w:val="fr-FR"/>
        </w:rPr>
        <w:t>ignette:</w:t>
      </w:r>
      <w:proofErr w:type="gramEnd"/>
      <w:r w:rsidR="0024506A">
        <w:rPr>
          <w:lang w:val="fr-FR"/>
        </w:rPr>
        <w:t xml:space="preserve"> </w:t>
      </w:r>
      <w:hyperlink r:id="rId16" w:history="1">
        <w:r w:rsidR="0024506A" w:rsidRPr="00F416E7">
          <w:rPr>
            <w:rStyle w:val="Hyperlink"/>
            <w:lang w:val="fr-FR"/>
          </w:rPr>
          <w:t>https://bioconductor.org/packages/devel/bioc/vignettes/mspms/inst/doc/mspms_vignette.html</w:t>
        </w:r>
      </w:hyperlink>
    </w:p>
    <w:p w14:paraId="6F0E23E7" w14:textId="2CC0A10D" w:rsidR="00411F1C" w:rsidRDefault="00411F1C" w:rsidP="00E92335">
      <w:pPr>
        <w:pStyle w:val="ListParagraph"/>
        <w:numPr>
          <w:ilvl w:val="0"/>
          <w:numId w:val="6"/>
        </w:numPr>
        <w:spacing w:line="480" w:lineRule="auto"/>
      </w:pPr>
      <w:r>
        <w:t xml:space="preserve">Manuscript </w:t>
      </w:r>
      <w:r w:rsidR="0024506A" w:rsidRPr="00411F1C">
        <w:rPr>
          <w:rStyle w:val="Hyperlink"/>
          <w:color w:val="000000" w:themeColor="text1"/>
          <w:u w:val="none"/>
        </w:rPr>
        <w:t>repository</w:t>
      </w:r>
      <w:r>
        <w:t xml:space="preserve">: </w:t>
      </w:r>
      <w:hyperlink r:id="rId17"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lastRenderedPageBreak/>
        <w:t xml:space="preserve">Availability of </w:t>
      </w:r>
      <w:r>
        <w:rPr>
          <w:sz w:val="32"/>
          <w:szCs w:val="32"/>
        </w:rPr>
        <w:t>Supporting Data and Materials:</w:t>
      </w:r>
    </w:p>
    <w:p w14:paraId="2B51DD22" w14:textId="3357C7C2" w:rsidR="00847A89" w:rsidRDefault="007C2821" w:rsidP="00E874C3">
      <w:pPr>
        <w:spacing w:line="480" w:lineRule="auto"/>
      </w:pPr>
      <w:r>
        <w:t xml:space="preserve">All data used to build this manuscript can be found in the </w:t>
      </w:r>
      <w:r w:rsidR="00EA140A">
        <w:t>GitHub</w:t>
      </w:r>
      <w:r>
        <w:t xml:space="preserve"> repository</w:t>
      </w:r>
      <w:r w:rsidR="000842CC">
        <w:t xml:space="preserve"> for the manuscript</w:t>
      </w:r>
      <w:r w:rsidR="002D23C9">
        <w:t xml:space="preserve"> (</w:t>
      </w:r>
      <w:hyperlink r:id="rId18" w:history="1">
        <w:r w:rsidR="002D23C9" w:rsidRPr="00DC167B">
          <w:rPr>
            <w:rStyle w:val="Hyperlink"/>
          </w:rPr>
          <w:t>https://github.com/baynec2/mspms_manuscript</w:t>
        </w:r>
      </w:hyperlink>
      <w:r w:rsidR="002D23C9">
        <w:t>)</w:t>
      </w:r>
      <w:r>
        <w:t>.</w:t>
      </w:r>
      <w:r w:rsidR="00D13C5A">
        <w:t xml:space="preserve"> Mass spectrometry data </w:t>
      </w:r>
      <w:proofErr w:type="gramStart"/>
      <w:r w:rsidR="00D13C5A">
        <w:t>in .</w:t>
      </w:r>
      <w:r w:rsidR="00FE7016">
        <w:t>raw</w:t>
      </w:r>
      <w:proofErr w:type="gramEnd"/>
      <w:r w:rsidR="00D13C5A">
        <w:t xml:space="preserve"> format is available from </w:t>
      </w:r>
      <w:r w:rsidR="00FE7016" w:rsidRPr="00D22578">
        <w:rPr>
          <w:color w:val="000000" w:themeColor="text1"/>
        </w:rPr>
        <w:t>M</w:t>
      </w:r>
      <w:r w:rsidR="00FE7016">
        <w:rPr>
          <w:color w:val="000000" w:themeColor="text1"/>
        </w:rPr>
        <w:t>ass</w:t>
      </w:r>
      <w:r w:rsidR="00FE7016" w:rsidRPr="00D22578">
        <w:rPr>
          <w:color w:val="000000" w:themeColor="text1"/>
        </w:rPr>
        <w:t>IVE</w:t>
      </w:r>
      <w:r w:rsidR="00FE7016">
        <w:rPr>
          <w:color w:val="000000" w:themeColor="text1"/>
        </w:rPr>
        <w:t xml:space="preserve"> Repository</w:t>
      </w:r>
      <w:r w:rsidR="00FE7016" w:rsidRPr="00D22578">
        <w:rPr>
          <w:color w:val="000000" w:themeColor="text1"/>
        </w:rPr>
        <w:t xml:space="preserve"> </w:t>
      </w:r>
      <w:r w:rsidR="00FE7016">
        <w:rPr>
          <w:color w:val="000000" w:themeColor="text1"/>
        </w:rPr>
        <w:t xml:space="preserve">under accession number </w:t>
      </w:r>
      <w:r w:rsidR="00FE7016" w:rsidRPr="003E0C59">
        <w:rPr>
          <w:color w:val="000000" w:themeColor="text1"/>
        </w:rPr>
        <w:t>MSV00008595</w:t>
      </w:r>
      <w:r w:rsidR="00FE7016">
        <w:rPr>
          <w:color w:val="000000" w:themeColor="text1"/>
        </w:rPr>
        <w:t>.</w:t>
      </w:r>
    </w:p>
    <w:p w14:paraId="1E8821C1" w14:textId="77777777" w:rsidR="002D23C9" w:rsidRPr="00847A89" w:rsidRDefault="002D23C9" w:rsidP="00E874C3">
      <w:pPr>
        <w:spacing w:line="480" w:lineRule="auto"/>
      </w:pPr>
    </w:p>
    <w:p w14:paraId="74FD693F" w14:textId="59A5B51B" w:rsidR="00B91509" w:rsidRPr="00847A89" w:rsidRDefault="00E874C3" w:rsidP="00847A89">
      <w:pPr>
        <w:spacing w:line="480" w:lineRule="auto"/>
        <w:rPr>
          <w:sz w:val="32"/>
          <w:szCs w:val="32"/>
        </w:rPr>
      </w:pPr>
      <w:r>
        <w:rPr>
          <w:sz w:val="32"/>
          <w:szCs w:val="32"/>
        </w:rPr>
        <w:t>Figure</w:t>
      </w:r>
      <w:r w:rsidR="00847A89">
        <w:rPr>
          <w:sz w:val="32"/>
          <w:szCs w:val="32"/>
        </w:rPr>
        <w:t xml:space="preserve"> Legends</w:t>
      </w:r>
      <w:r w:rsidR="008102EE">
        <w:rPr>
          <w:noProof/>
          <w:sz w:val="32"/>
          <w:szCs w:val="32"/>
        </w:rPr>
        <w:drawing>
          <wp:inline distT="0" distB="0" distL="0" distR="0" wp14:anchorId="4521AAC5" wp14:editId="1BCC9222">
            <wp:extent cx="5943600" cy="3973286"/>
            <wp:effectExtent l="0" t="0" r="0" b="1905"/>
            <wp:docPr id="169280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09837" name="Picture 1692809837"/>
                    <pic:cNvPicPr/>
                  </pic:nvPicPr>
                  <pic:blipFill rotWithShape="1">
                    <a:blip r:embed="rId19"/>
                    <a:srcRect b="48407"/>
                    <a:stretch/>
                  </pic:blipFill>
                  <pic:spPr bwMode="auto">
                    <a:xfrm>
                      <a:off x="0" y="0"/>
                      <a:ext cx="5943600" cy="3973286"/>
                    </a:xfrm>
                    <a:prstGeom prst="rect">
                      <a:avLst/>
                    </a:prstGeom>
                    <a:ln>
                      <a:noFill/>
                    </a:ln>
                    <a:extLst>
                      <a:ext uri="{53640926-AAD7-44D8-BBD7-CCE9431645EC}">
                        <a14:shadowObscured xmlns:a14="http://schemas.microsoft.com/office/drawing/2010/main"/>
                      </a:ext>
                    </a:extLst>
                  </pic:spPr>
                </pic:pic>
              </a:graphicData>
            </a:graphic>
          </wp:inline>
        </w:drawing>
      </w:r>
    </w:p>
    <w:p w14:paraId="4335C805" w14:textId="6DF8A502" w:rsidR="00E874C3" w:rsidRDefault="00E874C3" w:rsidP="00E874C3">
      <w:r w:rsidRPr="00BC0BCB">
        <w:rPr>
          <w:b/>
          <w:bCs/>
        </w:rPr>
        <w:t xml:space="preserve">Figure 1. Overview of the </w:t>
      </w:r>
      <w:r w:rsidRPr="008531D2">
        <w:rPr>
          <w:b/>
          <w:bCs/>
          <w:i/>
          <w:iCs/>
        </w:rPr>
        <w:t>mspms</w:t>
      </w:r>
      <w:r w:rsidRPr="00BC0BCB">
        <w:rPr>
          <w:b/>
          <w:bCs/>
        </w:rPr>
        <w:t xml:space="preserve"> R package and </w:t>
      </w:r>
      <w:r>
        <w:rPr>
          <w:b/>
          <w:bCs/>
        </w:rPr>
        <w:t>MSP-MS profiling</w:t>
      </w:r>
      <w:r w:rsidR="00922445" w:rsidRPr="00922445">
        <w:rPr>
          <w:b/>
          <w:bCs/>
        </w:rPr>
        <w:t xml:space="preserve"> </w:t>
      </w:r>
      <w:r w:rsidR="00922445">
        <w:rPr>
          <w:b/>
          <w:bCs/>
        </w:rPr>
        <w:t xml:space="preserve">of </w:t>
      </w:r>
      <w:r w:rsidR="00922445" w:rsidRPr="00BC0BCB">
        <w:rPr>
          <w:b/>
          <w:bCs/>
        </w:rPr>
        <w:t>cathepsin</w:t>
      </w:r>
      <w:r w:rsidR="00922445">
        <w:rPr>
          <w:b/>
          <w:bCs/>
        </w:rPr>
        <w:t xml:space="preserve"> proteases</w:t>
      </w:r>
      <w:r w:rsidRPr="00BC0BCB">
        <w:rPr>
          <w:b/>
          <w:bCs/>
        </w:rPr>
        <w:t>.</w:t>
      </w:r>
      <w:r w:rsidR="00301C49">
        <w:rPr>
          <w:b/>
          <w:bCs/>
        </w:rPr>
        <w:t xml:space="preserve"> </w:t>
      </w:r>
      <w:r>
        <w:t xml:space="preserve">Schematic of the functions contained within the </w:t>
      </w:r>
      <w:r w:rsidRPr="008531D2">
        <w:rPr>
          <w:i/>
          <w:iCs/>
        </w:rPr>
        <w:t>mspms</w:t>
      </w:r>
      <w:r>
        <w:t xml:space="preserve"> R package. </w:t>
      </w:r>
    </w:p>
    <w:p w14:paraId="10CC9EA6" w14:textId="77777777" w:rsidR="008102EE" w:rsidRDefault="008102EE" w:rsidP="00E874C3"/>
    <w:p w14:paraId="40C2D2FA" w14:textId="2935C8E1" w:rsidR="008102EE" w:rsidRDefault="008E1867" w:rsidP="00E874C3">
      <w:r>
        <w:rPr>
          <w:noProof/>
        </w:rPr>
        <w:lastRenderedPageBreak/>
        <w:drawing>
          <wp:inline distT="0" distB="0" distL="0" distR="0" wp14:anchorId="0F68165D" wp14:editId="09B70BBD">
            <wp:extent cx="4016829" cy="5684440"/>
            <wp:effectExtent l="0" t="0" r="0" b="0"/>
            <wp:docPr id="134593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38696" name="Picture 1345938696"/>
                    <pic:cNvPicPr/>
                  </pic:nvPicPr>
                  <pic:blipFill>
                    <a:blip r:embed="rId20"/>
                    <a:stretch>
                      <a:fillRect/>
                    </a:stretch>
                  </pic:blipFill>
                  <pic:spPr>
                    <a:xfrm>
                      <a:off x="0" y="0"/>
                      <a:ext cx="4020418" cy="5689520"/>
                    </a:xfrm>
                    <a:prstGeom prst="rect">
                      <a:avLst/>
                    </a:prstGeom>
                  </pic:spPr>
                </pic:pic>
              </a:graphicData>
            </a:graphic>
          </wp:inline>
        </w:drawing>
      </w:r>
    </w:p>
    <w:p w14:paraId="13EA0C7E" w14:textId="2B069262" w:rsidR="00E874C3" w:rsidRDefault="00E874C3" w:rsidP="00E874C3"/>
    <w:p w14:paraId="4DC7976D" w14:textId="77777777" w:rsidR="00D13C5A" w:rsidRDefault="00E874C3" w:rsidP="00E874C3">
      <w:pPr>
        <w:rPr>
          <w:b/>
          <w:bCs/>
        </w:rPr>
      </w:pPr>
      <w:r>
        <w:rPr>
          <w:b/>
          <w:bCs/>
        </w:rPr>
        <w:t>Figure 2. Global visualization of MSP-MS data.</w:t>
      </w:r>
    </w:p>
    <w:p w14:paraId="6265E265" w14:textId="55817668" w:rsidR="008E1867" w:rsidRPr="00C427EA" w:rsidRDefault="00E874C3" w:rsidP="008B4661">
      <w:r>
        <w:t xml:space="preserve">(A)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06FBB5AB" w14:textId="5819A8D7" w:rsidR="008E1867" w:rsidRDefault="00C427EA" w:rsidP="008B4661">
      <w:pPr>
        <w:rPr>
          <w:b/>
          <w:bCs/>
        </w:rPr>
      </w:pPr>
      <w:r>
        <w:rPr>
          <w:b/>
          <w:bCs/>
          <w:noProof/>
        </w:rPr>
        <w:lastRenderedPageBreak/>
        <w:drawing>
          <wp:inline distT="0" distB="0" distL="0" distR="0" wp14:anchorId="6B6F1A8B" wp14:editId="25BF9639">
            <wp:extent cx="5815330" cy="8229600"/>
            <wp:effectExtent l="0" t="0" r="1270" b="0"/>
            <wp:docPr id="20844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7560" name="Picture 208447560"/>
                    <pic:cNvPicPr/>
                  </pic:nvPicPr>
                  <pic:blipFill>
                    <a:blip r:embed="rId21"/>
                    <a:stretch>
                      <a:fillRect/>
                    </a:stretch>
                  </pic:blipFill>
                  <pic:spPr>
                    <a:xfrm>
                      <a:off x="0" y="0"/>
                      <a:ext cx="5815330" cy="8229600"/>
                    </a:xfrm>
                    <a:prstGeom prst="rect">
                      <a:avLst/>
                    </a:prstGeom>
                  </pic:spPr>
                </pic:pic>
              </a:graphicData>
            </a:graphic>
          </wp:inline>
        </w:drawing>
      </w:r>
    </w:p>
    <w:p w14:paraId="7308F6E1" w14:textId="77777777" w:rsidR="008E1867" w:rsidRDefault="008E1867" w:rsidP="008B4661">
      <w:pPr>
        <w:rPr>
          <w:b/>
          <w:bCs/>
        </w:rPr>
      </w:pPr>
    </w:p>
    <w:p w14:paraId="320FAED8" w14:textId="103597B0" w:rsidR="008B4661" w:rsidRDefault="00E874C3" w:rsidP="008B4661">
      <w:pPr>
        <w:rPr>
          <w:b/>
          <w:bCs/>
        </w:rPr>
      </w:pPr>
      <w:r>
        <w:rPr>
          <w:b/>
          <w:bCs/>
        </w:rPr>
        <w:t>Figure 3. Differentially abundant peptide cleavages over time.</w:t>
      </w:r>
    </w:p>
    <w:p w14:paraId="19355A91" w14:textId="6E5EBE7A" w:rsidR="008B4661" w:rsidRPr="008B4661" w:rsidRDefault="008B4661" w:rsidP="008B4661">
      <w:pPr>
        <w:rPr>
          <w:b/>
          <w:bCs/>
        </w:rPr>
      </w:pPr>
      <w:r w:rsidRPr="008B4661">
        <w:t>(A)</w:t>
      </w:r>
      <w:r>
        <w:rPr>
          <w:b/>
          <w:bCs/>
        </w:rPr>
        <w:t xml:space="preserve"> </w:t>
      </w:r>
      <w:r>
        <w:t xml:space="preserve">Summarized substrate specificities for cathepsin A- D as reported in the literature.   </w:t>
      </w:r>
      <w:r w:rsidR="00E874C3" w:rsidRPr="008B4661">
        <w:rPr>
          <w:b/>
          <w:bCs/>
        </w:rPr>
        <w:t xml:space="preserve"> </w:t>
      </w:r>
    </w:p>
    <w:p w14:paraId="723818BA" w14:textId="5AB146AA" w:rsidR="0041017D" w:rsidRDefault="00E874C3" w:rsidP="0041017D">
      <w:r>
        <w:t>(</w:t>
      </w:r>
      <w:r w:rsidR="008B4661">
        <w:t>B</w:t>
      </w:r>
      <w:r>
        <w:t>) Volcano plots displaying the log</w:t>
      </w:r>
      <w:r w:rsidR="00D84DAB" w:rsidRPr="00D84DAB">
        <w:rPr>
          <w:vertAlign w:val="subscript"/>
        </w:rPr>
        <w:t>2</w:t>
      </w:r>
      <w:r w:rsidR="00301C49">
        <w:t>-fold</w:t>
      </w:r>
      <w:r>
        <w:t xml:space="preserve"> change of the timepoint as indicated by color relative to and -log10 FDR corrected p values for each cathepsin.  (</w:t>
      </w:r>
      <w:r w:rsidR="008B4661">
        <w:t>C</w:t>
      </w:r>
      <w:r>
        <w:t>) Plot showing the number of significant cleavage events at each position of the peptide library (as defined as having a log</w:t>
      </w:r>
      <w:r w:rsidRPr="00D84DAB">
        <w:rPr>
          <w:vertAlign w:val="subscript"/>
        </w:rPr>
        <w:t>2</w:t>
      </w:r>
      <w:r w:rsidR="00D84DAB">
        <w:t xml:space="preserve"> fold change</w:t>
      </w:r>
      <w:r>
        <w:t xml:space="preserve"> </w:t>
      </w:r>
      <w:r w:rsidR="00990612" w:rsidRPr="00990612">
        <w:t>≥</w:t>
      </w:r>
      <w:r>
        <w:t xml:space="preserve"> 3 and FDR adjusted p values </w:t>
      </w:r>
      <w:r w:rsidR="00990612" w:rsidRPr="00990612">
        <w:t>≤</w:t>
      </w:r>
      <w:r w:rsidR="00990612">
        <w:t xml:space="preserve"> </w:t>
      </w:r>
      <w:r>
        <w:t>0.05) (</w:t>
      </w:r>
      <w:r w:rsidR="008B4661">
        <w:t>D</w:t>
      </w:r>
      <w:r>
        <w:t>) Ice</w:t>
      </w:r>
      <w:r w:rsidR="00990612">
        <w:t>L</w:t>
      </w:r>
      <w:r>
        <w:t xml:space="preserve">ogo plots as implemented in the </w:t>
      </w:r>
      <w:r w:rsidRPr="008531D2">
        <w:rPr>
          <w:i/>
          <w:iCs/>
        </w:rPr>
        <w:t>mspms</w:t>
      </w:r>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are shown, with the height representing the percentage differences.</w:t>
      </w:r>
    </w:p>
    <w:p w14:paraId="7FECACC2" w14:textId="77777777" w:rsidR="00BB632B" w:rsidRDefault="00BB632B" w:rsidP="0041017D"/>
    <w:p w14:paraId="4109863F" w14:textId="34BE220C" w:rsidR="00BB632B" w:rsidRDefault="00411F1C" w:rsidP="0041017D">
      <w:pPr>
        <w:rPr>
          <w:sz w:val="32"/>
          <w:szCs w:val="32"/>
        </w:rPr>
      </w:pPr>
      <w:r>
        <w:rPr>
          <w:sz w:val="32"/>
          <w:szCs w:val="32"/>
        </w:rPr>
        <w:t xml:space="preserve">Supplementary </w:t>
      </w:r>
      <w:r w:rsidR="00847A89">
        <w:rPr>
          <w:sz w:val="32"/>
          <w:szCs w:val="32"/>
        </w:rPr>
        <w:t>Figure</w:t>
      </w:r>
      <w:r w:rsidR="00BB632B">
        <w:rPr>
          <w:sz w:val="32"/>
          <w:szCs w:val="32"/>
        </w:rPr>
        <w:t>s</w:t>
      </w:r>
    </w:p>
    <w:p w14:paraId="46F9A667" w14:textId="77777777" w:rsidR="00BB632B" w:rsidRDefault="00BB632B" w:rsidP="0041017D"/>
    <w:p w14:paraId="5CAE55F7" w14:textId="0B89F7F2" w:rsidR="00CF3DCB" w:rsidRPr="0041017D" w:rsidRDefault="0041017D" w:rsidP="0041017D">
      <w:r>
        <w:rPr>
          <w:noProof/>
          <w:sz w:val="32"/>
          <w:szCs w:val="32"/>
        </w:rPr>
        <w:lastRenderedPageBreak/>
        <w:drawing>
          <wp:inline distT="0" distB="0" distL="0" distR="0" wp14:anchorId="63745E28" wp14:editId="122C1110">
            <wp:extent cx="5815330" cy="8229600"/>
            <wp:effectExtent l="0" t="0" r="1270" b="0"/>
            <wp:docPr id="216297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97259" name="Picture 216297259"/>
                    <pic:cNvPicPr/>
                  </pic:nvPicPr>
                  <pic:blipFill>
                    <a:blip r:embed="rId22"/>
                    <a:stretch>
                      <a:fillRect/>
                    </a:stretch>
                  </pic:blipFill>
                  <pic:spPr>
                    <a:xfrm>
                      <a:off x="0" y="0"/>
                      <a:ext cx="5815330" cy="8229600"/>
                    </a:xfrm>
                    <a:prstGeom prst="rect">
                      <a:avLst/>
                    </a:prstGeom>
                  </pic:spPr>
                </pic:pic>
              </a:graphicData>
            </a:graphic>
          </wp:inline>
        </w:drawing>
      </w:r>
    </w:p>
    <w:p w14:paraId="6727EAF9" w14:textId="27A7C76A" w:rsidR="00F16275" w:rsidRPr="00F16275" w:rsidRDefault="00F16275" w:rsidP="00F16275">
      <w:pPr>
        <w:rPr>
          <w:b/>
          <w:bCs/>
        </w:rPr>
      </w:pPr>
      <w:r w:rsidRPr="00F16275">
        <w:rPr>
          <w:b/>
          <w:bCs/>
        </w:rPr>
        <w:lastRenderedPageBreak/>
        <w:t xml:space="preserve">Supplementary Figure 1. Comparison of Results from Upstream Proteomic Software Compatible with </w:t>
      </w:r>
      <w:r w:rsidRPr="0041017D">
        <w:rPr>
          <w:b/>
          <w:bCs/>
          <w:i/>
          <w:iCs/>
        </w:rPr>
        <w:t>mspms</w:t>
      </w:r>
      <w:r w:rsidRPr="00F16275">
        <w:rPr>
          <w:b/>
          <w:bCs/>
        </w:rPr>
        <w:t>.</w:t>
      </w:r>
    </w:p>
    <w:p w14:paraId="016E3D3C" w14:textId="77777777" w:rsidR="00F16275" w:rsidRPr="00F16275" w:rsidRDefault="00F16275" w:rsidP="00F16275">
      <w:pPr>
        <w:ind w:left="720"/>
      </w:pPr>
      <w:r w:rsidRPr="00F16275">
        <w:t xml:space="preserve">(A) Correlation analysis of shared peptides detected by PEAKS Studio, Proteome Discoverer (PD), and </w:t>
      </w:r>
      <w:proofErr w:type="spellStart"/>
      <w:r w:rsidRPr="00F16275">
        <w:t>FragPipe</w:t>
      </w:r>
      <w:proofErr w:type="spellEnd"/>
      <w:r w:rsidRPr="00F16275">
        <w:t>.</w:t>
      </w:r>
    </w:p>
    <w:p w14:paraId="7D2FD40D" w14:textId="77777777" w:rsidR="00F16275" w:rsidRPr="00F16275" w:rsidRDefault="00F16275" w:rsidP="00F16275">
      <w:pPr>
        <w:ind w:left="720"/>
      </w:pPr>
      <w:r w:rsidRPr="00F16275">
        <w:t>(B) Venn diagram showing peptides identified as significantly different by each software tool.</w:t>
      </w:r>
    </w:p>
    <w:p w14:paraId="2EE6EBD7" w14:textId="77777777" w:rsidR="00F16275" w:rsidRPr="00F16275" w:rsidRDefault="00F16275" w:rsidP="00F16275">
      <w:pPr>
        <w:ind w:left="720"/>
      </w:pPr>
      <w:r w:rsidRPr="00F16275">
        <w:t>(C) Cleavage site plots illustrating peptide cleavage patterns across comparisons made using the three tools.</w:t>
      </w:r>
    </w:p>
    <w:p w14:paraId="093DE021" w14:textId="7403BD6B" w:rsidR="00F16275" w:rsidRPr="00F16275" w:rsidRDefault="0041017D" w:rsidP="00F16275">
      <w:pPr>
        <w:rPr>
          <w:b/>
          <w:bCs/>
        </w:rPr>
      </w:pPr>
      <w:r>
        <w:rPr>
          <w:b/>
          <w:bCs/>
          <w:noProof/>
        </w:rPr>
        <w:lastRenderedPageBreak/>
        <w:drawing>
          <wp:inline distT="0" distB="0" distL="0" distR="0" wp14:anchorId="4E86AF30" wp14:editId="4D794938">
            <wp:extent cx="5815330" cy="8229600"/>
            <wp:effectExtent l="0" t="0" r="0" b="0"/>
            <wp:docPr id="3256449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44978" name="Picture 325644978"/>
                    <pic:cNvPicPr/>
                  </pic:nvPicPr>
                  <pic:blipFill>
                    <a:blip r:embed="rId23"/>
                    <a:stretch>
                      <a:fillRect/>
                    </a:stretch>
                  </pic:blipFill>
                  <pic:spPr>
                    <a:xfrm>
                      <a:off x="0" y="0"/>
                      <a:ext cx="5815330" cy="8229600"/>
                    </a:xfrm>
                    <a:prstGeom prst="rect">
                      <a:avLst/>
                    </a:prstGeom>
                  </pic:spPr>
                </pic:pic>
              </a:graphicData>
            </a:graphic>
          </wp:inline>
        </w:drawing>
      </w:r>
    </w:p>
    <w:p w14:paraId="606B4DBE" w14:textId="47F7BC0E" w:rsidR="00F16275" w:rsidRPr="00F16275" w:rsidRDefault="00F16275" w:rsidP="00F16275">
      <w:pPr>
        <w:rPr>
          <w:b/>
          <w:bCs/>
        </w:rPr>
      </w:pPr>
      <w:r w:rsidRPr="00F16275">
        <w:rPr>
          <w:b/>
          <w:bCs/>
        </w:rPr>
        <w:lastRenderedPageBreak/>
        <w:t xml:space="preserve">Supplementary Figure 2. Comparison of </w:t>
      </w:r>
      <w:proofErr w:type="spellStart"/>
      <w:r w:rsidRPr="00F16275">
        <w:rPr>
          <w:b/>
          <w:bCs/>
        </w:rPr>
        <w:t>IceLogos</w:t>
      </w:r>
      <w:proofErr w:type="spellEnd"/>
      <w:r w:rsidRPr="00F16275">
        <w:rPr>
          <w:b/>
          <w:bCs/>
        </w:rPr>
        <w:t xml:space="preserve"> from Upstream Proteomic Software Compatible with </w:t>
      </w:r>
      <w:r w:rsidR="0041017D" w:rsidRPr="0041017D">
        <w:rPr>
          <w:b/>
          <w:bCs/>
          <w:i/>
          <w:iCs/>
        </w:rPr>
        <w:t>mspms</w:t>
      </w:r>
      <w:r w:rsidRPr="00F16275">
        <w:rPr>
          <w:b/>
          <w:bCs/>
        </w:rPr>
        <w:t>.</w:t>
      </w:r>
    </w:p>
    <w:p w14:paraId="696ED76A" w14:textId="4143D8AF" w:rsidR="00F16275" w:rsidRDefault="0041017D" w:rsidP="00F16275">
      <w:pPr>
        <w:ind w:left="720"/>
      </w:pPr>
      <w:r w:rsidRPr="00F16275">
        <w:t>IceLogo</w:t>
      </w:r>
      <w:r w:rsidR="00F16275" w:rsidRPr="00F16275">
        <w:t xml:space="preserve"> generated using peptide data exported from PEAKS Studio, Proteome Discoverer (PD), and </w:t>
      </w:r>
      <w:proofErr w:type="spellStart"/>
      <w:r w:rsidR="00F16275" w:rsidRPr="00F16275">
        <w:t>FragPipe</w:t>
      </w:r>
      <w:proofErr w:type="spellEnd"/>
      <w:r w:rsidR="00F16275" w:rsidRPr="00F16275">
        <w:t>.</w:t>
      </w:r>
    </w:p>
    <w:p w14:paraId="3039C2A7" w14:textId="77A7D29A" w:rsidR="0041017D" w:rsidRPr="00F16275" w:rsidRDefault="0041017D" w:rsidP="0041017D">
      <w:r>
        <w:br w:type="page"/>
      </w:r>
    </w:p>
    <w:p w14:paraId="1625CAF0" w14:textId="63D6E04F" w:rsidR="0041017D" w:rsidRPr="0041017D" w:rsidRDefault="0041017D" w:rsidP="0041017D">
      <w:pPr>
        <w:rPr>
          <w:b/>
          <w:bCs/>
        </w:rPr>
      </w:pPr>
      <w:r>
        <w:rPr>
          <w:noProof/>
        </w:rPr>
        <w:lastRenderedPageBreak/>
        <w:drawing>
          <wp:inline distT="0" distB="0" distL="0" distR="0" wp14:anchorId="0C4B182E" wp14:editId="0AA1C0CF">
            <wp:extent cx="5231219" cy="3923414"/>
            <wp:effectExtent l="0" t="0" r="1270" b="0"/>
            <wp:docPr id="835677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77418" name="Picture 835677418"/>
                    <pic:cNvPicPr/>
                  </pic:nvPicPr>
                  <pic:blipFill>
                    <a:blip r:embed="rId24"/>
                    <a:stretch>
                      <a:fillRect/>
                    </a:stretch>
                  </pic:blipFill>
                  <pic:spPr>
                    <a:xfrm>
                      <a:off x="0" y="0"/>
                      <a:ext cx="5305884" cy="3979412"/>
                    </a:xfrm>
                    <a:prstGeom prst="rect">
                      <a:avLst/>
                    </a:prstGeom>
                  </pic:spPr>
                </pic:pic>
              </a:graphicData>
            </a:graphic>
          </wp:inline>
        </w:drawing>
      </w:r>
      <w:r w:rsidRPr="0041017D">
        <w:rPr>
          <w:b/>
          <w:bCs/>
        </w:rPr>
        <w:t xml:space="preserve">Supplementary Figure 3. Comparison of Detected Peptide Lengths Using Different Upstream Proteomic Software Compatible with </w:t>
      </w:r>
      <w:r w:rsidRPr="0041017D">
        <w:rPr>
          <w:b/>
          <w:bCs/>
          <w:i/>
          <w:iCs/>
        </w:rPr>
        <w:t>mspms</w:t>
      </w:r>
      <w:r w:rsidRPr="0041017D">
        <w:rPr>
          <w:b/>
          <w:bCs/>
        </w:rPr>
        <w:t>.</w:t>
      </w:r>
    </w:p>
    <w:p w14:paraId="6CA869AB" w14:textId="01A6FB8E" w:rsidR="00BB632B" w:rsidRDefault="0041017D" w:rsidP="00BB632B">
      <w:pPr>
        <w:pStyle w:val="ListParagraph"/>
        <w:numPr>
          <w:ilvl w:val="0"/>
          <w:numId w:val="17"/>
        </w:numPr>
      </w:pPr>
      <w:r w:rsidRPr="0041017D">
        <w:t>Count of significant peptides detected by length, categorized by the upstream proteomic software tool used.</w:t>
      </w:r>
    </w:p>
    <w:p w14:paraId="039EDE93" w14:textId="5432F4BB" w:rsidR="00BB632B" w:rsidRDefault="00BB632B" w:rsidP="00BB632B">
      <w:pPr>
        <w:pStyle w:val="ListParagraph"/>
        <w:numPr>
          <w:ilvl w:val="0"/>
          <w:numId w:val="17"/>
        </w:numPr>
      </w:pPr>
      <w:r>
        <w:t xml:space="preserve">Count of total detected peptides by length categorized by the upstream proteomic software tool used. </w:t>
      </w:r>
    </w:p>
    <w:p w14:paraId="2EF37678" w14:textId="4B569294" w:rsidR="00BB632B" w:rsidRDefault="00BB632B" w:rsidP="00BB632B">
      <w:pPr>
        <w:pStyle w:val="ListParagraph"/>
        <w:ind w:left="1080"/>
      </w:pPr>
      <w:r>
        <w:rPr>
          <w:b/>
          <w:bCs/>
          <w:noProof/>
        </w:rPr>
        <w:lastRenderedPageBreak/>
        <w:drawing>
          <wp:inline distT="0" distB="0" distL="0" distR="0" wp14:anchorId="6225E4B3" wp14:editId="62C38596">
            <wp:extent cx="4320174" cy="6113721"/>
            <wp:effectExtent l="0" t="0" r="0" b="0"/>
            <wp:docPr id="3595752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40909" name="Picture 770840909"/>
                    <pic:cNvPicPr/>
                  </pic:nvPicPr>
                  <pic:blipFill>
                    <a:blip r:embed="rId25"/>
                    <a:stretch>
                      <a:fillRect/>
                    </a:stretch>
                  </pic:blipFill>
                  <pic:spPr>
                    <a:xfrm>
                      <a:off x="0" y="0"/>
                      <a:ext cx="4355202" cy="6163291"/>
                    </a:xfrm>
                    <a:prstGeom prst="rect">
                      <a:avLst/>
                    </a:prstGeom>
                  </pic:spPr>
                </pic:pic>
              </a:graphicData>
            </a:graphic>
          </wp:inline>
        </w:drawing>
      </w:r>
    </w:p>
    <w:p w14:paraId="6C50D488" w14:textId="77777777" w:rsidR="00BB632B" w:rsidRDefault="00BB632B" w:rsidP="00E874C3">
      <w:pPr>
        <w:rPr>
          <w:b/>
          <w:bCs/>
        </w:rPr>
      </w:pPr>
    </w:p>
    <w:p w14:paraId="37CE3618" w14:textId="7BFB6E3F" w:rsidR="00BB632B" w:rsidRDefault="00BB632B">
      <w:pPr>
        <w:rPr>
          <w:b/>
          <w:bCs/>
        </w:rPr>
      </w:pPr>
    </w:p>
    <w:p w14:paraId="041E13C7" w14:textId="032183E9" w:rsidR="00D13C5A" w:rsidRDefault="00E874C3" w:rsidP="00E874C3">
      <w:pPr>
        <w:rPr>
          <w:b/>
          <w:bCs/>
        </w:rPr>
      </w:pPr>
      <w:r>
        <w:rPr>
          <w:b/>
          <w:bCs/>
        </w:rPr>
        <w:t xml:space="preserve">Supplementary </w:t>
      </w:r>
      <w:r w:rsidRPr="00BC0BCB">
        <w:rPr>
          <w:b/>
          <w:bCs/>
        </w:rPr>
        <w:t xml:space="preserve">Figure </w:t>
      </w:r>
      <w:r w:rsidR="00F16275">
        <w:rPr>
          <w:b/>
          <w:bCs/>
        </w:rPr>
        <w:t>4</w:t>
      </w:r>
      <w:r w:rsidRPr="00BC0BCB">
        <w:rPr>
          <w:b/>
          <w:bCs/>
        </w:rPr>
        <w:t xml:space="preserve">. </w:t>
      </w:r>
      <w:r>
        <w:rPr>
          <w:b/>
          <w:bCs/>
        </w:rPr>
        <w:t xml:space="preserve">Quality Control Evaluation.  </w:t>
      </w:r>
    </w:p>
    <w:p w14:paraId="204C2263" w14:textId="2F7B302F" w:rsidR="00E874C3" w:rsidRDefault="00E874C3" w:rsidP="00E874C3">
      <w:r>
        <w:t xml:space="preserve">(A) Histogram displaying the count of </w:t>
      </w:r>
      <w:r w:rsidR="008F2C0D">
        <w:t>samples for</w:t>
      </w:r>
      <w:r>
        <w:t xml:space="preserve"> each sample grouping at time 0 as a function of the percentage of </w:t>
      </w:r>
      <w:r w:rsidR="00EE6A2D">
        <w:t>undetected full-length</w:t>
      </w:r>
      <w:r w:rsidR="00DF21F2">
        <w:t xml:space="preserve"> and cleavage product</w:t>
      </w:r>
      <w:r>
        <w:t xml:space="preserve"> peptides </w:t>
      </w:r>
      <w:r w:rsidR="008F2C0D">
        <w:t>mapping to the 228-peptide library</w:t>
      </w:r>
      <w:r>
        <w:t xml:space="preserve">. </w:t>
      </w:r>
      <w:r w:rsidR="00B3325F">
        <w:t>(</w:t>
      </w:r>
      <w:r w:rsidR="00DF21F2">
        <w:t>B</w:t>
      </w:r>
      <w:r w:rsidR="00B3325F">
        <w:t>)</w:t>
      </w:r>
      <w:r w:rsidR="008F2C0D">
        <w:t xml:space="preserve"> Percent of samples </w:t>
      </w:r>
      <w:r w:rsidR="00E16838">
        <w:t>that indicated member of the 228-peptide library</w:t>
      </w:r>
      <w:r w:rsidR="00EE6A2D">
        <w:t xml:space="preserve"> was undetected in</w:t>
      </w:r>
      <w:r w:rsidR="008F2C0D">
        <w:t xml:space="preserve"> when considering only </w:t>
      </w:r>
      <w:r w:rsidR="00EE6A2D">
        <w:t>full-length or cleavage product peptides.</w:t>
      </w:r>
    </w:p>
    <w:p w14:paraId="0A8C309D" w14:textId="58A55C21" w:rsidR="00E874C3" w:rsidRDefault="0041017D" w:rsidP="00E874C3">
      <w:r>
        <w:rPr>
          <w:noProof/>
        </w:rPr>
        <w:lastRenderedPageBreak/>
        <w:drawing>
          <wp:inline distT="0" distB="0" distL="0" distR="0" wp14:anchorId="5ACC4C95" wp14:editId="02C07A0B">
            <wp:extent cx="4572000" cy="3657600"/>
            <wp:effectExtent l="0" t="0" r="0" b="0"/>
            <wp:docPr id="844133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133793" name="Picture 844133793"/>
                    <pic:cNvPicPr/>
                  </pic:nvPicPr>
                  <pic:blipFill>
                    <a:blip r:embed="rId26"/>
                    <a:stretch>
                      <a:fillRect/>
                    </a:stretch>
                  </pic:blipFill>
                  <pic:spPr>
                    <a:xfrm>
                      <a:off x="0" y="0"/>
                      <a:ext cx="4572000" cy="3657600"/>
                    </a:xfrm>
                    <a:prstGeom prst="rect">
                      <a:avLst/>
                    </a:prstGeom>
                  </pic:spPr>
                </pic:pic>
              </a:graphicData>
            </a:graphic>
          </wp:inline>
        </w:drawing>
      </w:r>
    </w:p>
    <w:p w14:paraId="46D5D083" w14:textId="0447A338" w:rsidR="00E874C3" w:rsidRDefault="00E874C3" w:rsidP="00E874C3">
      <w:r>
        <w:rPr>
          <w:b/>
          <w:bCs/>
        </w:rPr>
        <w:t xml:space="preserve">Supplementary Figure </w:t>
      </w:r>
      <w:r w:rsidR="00F16275">
        <w:rPr>
          <w:b/>
          <w:bCs/>
        </w:rPr>
        <w:t>5</w:t>
      </w:r>
      <w:r>
        <w:rPr>
          <w:b/>
          <w:bCs/>
        </w:rPr>
        <w:t xml:space="preserve">. Number of Significant Differences Relative to T0 as a Function of MSP-MS Incubation Time. </w:t>
      </w:r>
      <w:r>
        <w:t xml:space="preserve">The number of significantly enriched peptides relative to time 0 as shown per duration of time incubated with the indicated </w:t>
      </w:r>
      <w:r w:rsidR="00B91509">
        <w:t>cathepsin</w:t>
      </w:r>
      <w:r>
        <w:t>.</w:t>
      </w:r>
    </w:p>
    <w:p w14:paraId="13AD18EB" w14:textId="3F8A2E0A" w:rsidR="00E874C3" w:rsidRDefault="0041017D" w:rsidP="00E874C3">
      <w:pPr>
        <w:rPr>
          <w:b/>
          <w:bCs/>
        </w:rPr>
      </w:pPr>
      <w:r>
        <w:rPr>
          <w:b/>
          <w:bCs/>
          <w:noProof/>
        </w:rPr>
        <w:lastRenderedPageBreak/>
        <w:drawing>
          <wp:inline distT="0" distB="0" distL="0" distR="0" wp14:anchorId="33151432" wp14:editId="52C1D506">
            <wp:extent cx="3375311" cy="6188149"/>
            <wp:effectExtent l="0" t="0" r="0" b="0"/>
            <wp:docPr id="891609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9211" name="Picture 891609211"/>
                    <pic:cNvPicPr/>
                  </pic:nvPicPr>
                  <pic:blipFill>
                    <a:blip r:embed="rId27"/>
                    <a:stretch>
                      <a:fillRect/>
                    </a:stretch>
                  </pic:blipFill>
                  <pic:spPr>
                    <a:xfrm>
                      <a:off x="0" y="0"/>
                      <a:ext cx="3386475" cy="6208616"/>
                    </a:xfrm>
                    <a:prstGeom prst="rect">
                      <a:avLst/>
                    </a:prstGeom>
                  </pic:spPr>
                </pic:pic>
              </a:graphicData>
            </a:graphic>
          </wp:inline>
        </w:drawing>
      </w:r>
    </w:p>
    <w:p w14:paraId="6C4FF3C8" w14:textId="77777777" w:rsidR="0041017D" w:rsidRDefault="0041017D" w:rsidP="00E874C3">
      <w:pPr>
        <w:rPr>
          <w:b/>
          <w:bCs/>
        </w:rPr>
      </w:pPr>
    </w:p>
    <w:p w14:paraId="6A8CAF7A" w14:textId="1457D8F0" w:rsidR="00E874C3" w:rsidRDefault="00E874C3" w:rsidP="00CA0CA4">
      <w:r>
        <w:rPr>
          <w:b/>
          <w:bCs/>
        </w:rPr>
        <w:t xml:space="preserve">Supplementary Figure </w:t>
      </w:r>
      <w:r w:rsidR="00F16275">
        <w:rPr>
          <w:b/>
          <w:bCs/>
        </w:rPr>
        <w:t>6</w:t>
      </w:r>
      <w:r>
        <w:rPr>
          <w:b/>
          <w:bCs/>
        </w:rPr>
        <w:t xml:space="preserve">. </w:t>
      </w:r>
      <w:proofErr w:type="spellStart"/>
      <w:r>
        <w:rPr>
          <w:b/>
          <w:bCs/>
        </w:rPr>
        <w:t>Icelogo</w:t>
      </w:r>
      <w:proofErr w:type="spellEnd"/>
      <w:r>
        <w:rPr>
          <w:b/>
          <w:bCs/>
        </w:rPr>
        <w:t xml:space="preserve"> Analyses </w:t>
      </w:r>
      <w:r w:rsidR="00D84DAB">
        <w:rPr>
          <w:b/>
          <w:bCs/>
        </w:rPr>
        <w:t>with</w:t>
      </w:r>
      <w:r>
        <w:rPr>
          <w:b/>
          <w:bCs/>
        </w:rPr>
        <w:t xml:space="preserve"> Extended Cleavage Motifs. </w:t>
      </w:r>
      <w:r>
        <w:t>Ice</w:t>
      </w:r>
      <w:r w:rsidR="008F2C0D">
        <w:t>L</w:t>
      </w:r>
      <w:r>
        <w:t xml:space="preserve">ogo analysis of peptide cleavage motifs containing the 6 amino acids before and after the </w:t>
      </w:r>
      <w:r w:rsidR="00E54B49">
        <w:t>significantly</w:t>
      </w:r>
      <w:r>
        <w:t xml:space="preserve"> enriched peptides with detected cleavage sites relative to all possible within </w:t>
      </w:r>
      <w:r w:rsidR="00C427EA">
        <w:t>the</w:t>
      </w:r>
      <w:r>
        <w:t xml:space="preserve"> background of the </w:t>
      </w:r>
      <w:r w:rsidR="00E54B49">
        <w:t>228-peptide</w:t>
      </w:r>
      <w:r>
        <w:t xml:space="preserve"> library used for the experiment.  </w:t>
      </w:r>
    </w:p>
    <w:p w14:paraId="204895C5" w14:textId="21C27445" w:rsidR="00ED7DCB" w:rsidRDefault="00FC1DD3" w:rsidP="00CA0CA4">
      <w:r>
        <w:rPr>
          <w:noProof/>
        </w:rPr>
        <w:lastRenderedPageBreak/>
        <w:drawing>
          <wp:inline distT="0" distB="0" distL="0" distR="0" wp14:anchorId="3BF33BCE" wp14:editId="069E8D62">
            <wp:extent cx="3199874" cy="6464595"/>
            <wp:effectExtent l="0" t="0" r="635" b="0"/>
            <wp:docPr id="2818035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3511" name="Picture 281803511"/>
                    <pic:cNvPicPr/>
                  </pic:nvPicPr>
                  <pic:blipFill>
                    <a:blip r:embed="rId28"/>
                    <a:stretch>
                      <a:fillRect/>
                    </a:stretch>
                  </pic:blipFill>
                  <pic:spPr>
                    <a:xfrm>
                      <a:off x="0" y="0"/>
                      <a:ext cx="3234036" cy="6533612"/>
                    </a:xfrm>
                    <a:prstGeom prst="rect">
                      <a:avLst/>
                    </a:prstGeom>
                  </pic:spPr>
                </pic:pic>
              </a:graphicData>
            </a:graphic>
          </wp:inline>
        </w:drawing>
      </w:r>
    </w:p>
    <w:p w14:paraId="2F6A1780" w14:textId="44309D12" w:rsidR="00ED7DCB" w:rsidRDefault="00ED7DCB" w:rsidP="00CA0CA4">
      <w:pPr>
        <w:rPr>
          <w:b/>
          <w:bCs/>
        </w:rPr>
      </w:pPr>
      <w:r>
        <w:rPr>
          <w:b/>
          <w:bCs/>
        </w:rPr>
        <w:t xml:space="preserve">Supplementary Figure </w:t>
      </w:r>
      <w:r w:rsidR="00F16275">
        <w:rPr>
          <w:b/>
          <w:bCs/>
        </w:rPr>
        <w:t>7</w:t>
      </w:r>
      <w:r>
        <w:rPr>
          <w:b/>
          <w:bCs/>
        </w:rPr>
        <w:t xml:space="preserve">. Screenshots of </w:t>
      </w:r>
      <w:r w:rsidRPr="008531D2">
        <w:rPr>
          <w:b/>
          <w:bCs/>
          <w:i/>
          <w:iCs/>
        </w:rPr>
        <w:t>mspms</w:t>
      </w:r>
      <w:r>
        <w:rPr>
          <w:b/>
          <w:bCs/>
        </w:rPr>
        <w:t xml:space="preserve"> graphic interface.</w:t>
      </w:r>
    </w:p>
    <w:p w14:paraId="3EDAD897" w14:textId="0F4143E6" w:rsidR="00ED7DCB" w:rsidRDefault="00ED7DCB" w:rsidP="00CA0CA4">
      <w:pPr>
        <w:rPr>
          <w:b/>
          <w:bCs/>
        </w:rPr>
      </w:pPr>
      <w:r>
        <w:rPr>
          <w:b/>
          <w:bCs/>
        </w:rPr>
        <w:t xml:space="preserve"> </w:t>
      </w:r>
      <w:r w:rsidRPr="00ED7DCB">
        <w:t>(A)</w:t>
      </w:r>
      <w:r>
        <w:t xml:space="preserve"> </w:t>
      </w:r>
      <w:r w:rsidR="00D6304D">
        <w:t>About page</w:t>
      </w:r>
      <w:r>
        <w:t>. (B) File upload</w:t>
      </w:r>
      <w:r w:rsidR="00D6304D">
        <w:t xml:space="preserve"> page</w:t>
      </w:r>
      <w:r>
        <w:t>.</w:t>
      </w:r>
      <w:r w:rsidR="00D6304D">
        <w:t xml:space="preserve"> Once files are uploaded, subsequent pages become available to the user.</w:t>
      </w:r>
      <w:r>
        <w:t xml:space="preserve"> (C) </w:t>
      </w:r>
      <w:r w:rsidR="00D6304D">
        <w:t>Processed data page containing normalized and imputed data</w:t>
      </w:r>
      <w:r>
        <w:t xml:space="preserve">. </w:t>
      </w:r>
      <w:r w:rsidR="00C14508">
        <w:t xml:space="preserve">(D) Page containing quality control plots. </w:t>
      </w:r>
      <w:r>
        <w:t>(</w:t>
      </w:r>
      <w:r w:rsidR="00C14508">
        <w:t>E</w:t>
      </w:r>
      <w:r>
        <w:t xml:space="preserve">) </w:t>
      </w:r>
      <w:r w:rsidR="00D6304D">
        <w:t>Stats page containing results of log</w:t>
      </w:r>
      <w:r w:rsidR="00D6304D" w:rsidRPr="00D6304D">
        <w:rPr>
          <w:vertAlign w:val="subscript"/>
        </w:rPr>
        <w:t>2</w:t>
      </w:r>
      <w:r w:rsidR="00D6304D">
        <w:t xml:space="preserve"> fold change and FDR corrected t-tests</w:t>
      </w:r>
      <w:r w:rsidR="00C14508">
        <w:t xml:space="preserve"> relative to time 0 for each condition</w:t>
      </w:r>
      <w:r w:rsidR="00D6304D">
        <w:t>. User selected peptides can be</w:t>
      </w:r>
      <w:r w:rsidR="00EE6A2D">
        <w:t xml:space="preserve"> interactively</w:t>
      </w:r>
      <w:r w:rsidR="00D6304D">
        <w:t xml:space="preserve"> plotted with either the normalized imputed data, or the raw intensities</w:t>
      </w:r>
      <w:r>
        <w:t>. (</w:t>
      </w:r>
      <w:r w:rsidR="00C14508">
        <w:t>F</w:t>
      </w:r>
      <w:r>
        <w:t xml:space="preserve">) </w:t>
      </w:r>
      <w:r w:rsidR="00D6304D">
        <w:t>DataViz page containing PCA, interactive heatmap, volcano plot, or iceLogo plots</w:t>
      </w:r>
      <w:r>
        <w:t>. (</w:t>
      </w:r>
      <w:r w:rsidR="00C14508">
        <w:t>G</w:t>
      </w:r>
      <w:r>
        <w:t xml:space="preserve">) </w:t>
      </w:r>
      <w:r w:rsidR="00D6304D">
        <w:t xml:space="preserve">Page containing button to generate a self-contained </w:t>
      </w:r>
      <w:r w:rsidR="00D6304D" w:rsidRPr="008531D2">
        <w:rPr>
          <w:i/>
          <w:iCs/>
        </w:rPr>
        <w:t>mspms</w:t>
      </w:r>
      <w:r w:rsidR="00D6304D">
        <w:t xml:space="preserve"> html report.</w:t>
      </w:r>
    </w:p>
    <w:p w14:paraId="16C52DE5" w14:textId="77777777" w:rsidR="00ED7DCB" w:rsidRDefault="00ED7DCB" w:rsidP="00CA0CA4"/>
    <w:p w14:paraId="12B401AB" w14:textId="120BD077" w:rsidR="00B61060" w:rsidRDefault="00B61060" w:rsidP="00B61060">
      <w:pPr>
        <w:spacing w:line="480" w:lineRule="auto"/>
        <w:rPr>
          <w:sz w:val="32"/>
          <w:szCs w:val="32"/>
        </w:rPr>
      </w:pPr>
      <w:r>
        <w:rPr>
          <w:sz w:val="32"/>
          <w:szCs w:val="32"/>
        </w:rPr>
        <w:lastRenderedPageBreak/>
        <w:t xml:space="preserve">Supplementary Files </w:t>
      </w:r>
    </w:p>
    <w:p w14:paraId="47221313" w14:textId="29362AA0" w:rsidR="00ED7DCB" w:rsidRDefault="00B61060" w:rsidP="00B61060">
      <w:pPr>
        <w:spacing w:line="480" w:lineRule="auto"/>
        <w:rPr>
          <w:b/>
          <w:bCs/>
          <w:color w:val="000000" w:themeColor="text1"/>
        </w:rPr>
      </w:pPr>
      <w:r>
        <w:rPr>
          <w:b/>
          <w:bCs/>
        </w:rPr>
        <w:t>Supplementary File</w:t>
      </w:r>
      <w:r w:rsidRPr="00BC0BCB">
        <w:rPr>
          <w:b/>
          <w:bCs/>
        </w:rPr>
        <w:t xml:space="preserve"> 1</w:t>
      </w:r>
      <w:r>
        <w:rPr>
          <w:b/>
          <w:bCs/>
        </w:rPr>
        <w:t xml:space="preserve">. </w:t>
      </w:r>
      <w:r w:rsidR="00ED7DCB">
        <w:rPr>
          <w:b/>
          <w:bCs/>
          <w:color w:val="000000" w:themeColor="text1"/>
        </w:rPr>
        <w:t xml:space="preserve">Peptide </w:t>
      </w:r>
      <w:r w:rsidR="00D6304D">
        <w:rPr>
          <w:b/>
          <w:bCs/>
          <w:color w:val="000000" w:themeColor="text1"/>
        </w:rPr>
        <w:t xml:space="preserve">library </w:t>
      </w:r>
      <w:proofErr w:type="spellStart"/>
      <w:r w:rsidR="00D6304D">
        <w:rPr>
          <w:b/>
          <w:bCs/>
          <w:color w:val="000000" w:themeColor="text1"/>
        </w:rPr>
        <w:t>fasta</w:t>
      </w:r>
      <w:proofErr w:type="spellEnd"/>
      <w:r w:rsidR="00ED7DCB">
        <w:rPr>
          <w:b/>
          <w:bCs/>
          <w:color w:val="000000" w:themeColor="text1"/>
        </w:rPr>
        <w:t xml:space="preserve"> file used as </w:t>
      </w:r>
      <w:r w:rsidR="00D6304D">
        <w:rPr>
          <w:b/>
          <w:bCs/>
          <w:color w:val="000000" w:themeColor="text1"/>
        </w:rPr>
        <w:t>proteomics</w:t>
      </w:r>
      <w:r w:rsidR="00ED7DCB">
        <w:rPr>
          <w:b/>
          <w:bCs/>
          <w:color w:val="000000" w:themeColor="text1"/>
        </w:rPr>
        <w:t xml:space="preserve"> </w:t>
      </w:r>
      <w:r w:rsidR="00D6304D">
        <w:rPr>
          <w:b/>
          <w:bCs/>
          <w:color w:val="000000" w:themeColor="text1"/>
        </w:rPr>
        <w:t xml:space="preserve">search </w:t>
      </w:r>
      <w:r w:rsidR="00ED7DCB">
        <w:rPr>
          <w:b/>
          <w:bCs/>
          <w:color w:val="000000" w:themeColor="text1"/>
        </w:rPr>
        <w:t>database.</w:t>
      </w:r>
    </w:p>
    <w:p w14:paraId="08EDE413" w14:textId="40DC1EDF" w:rsidR="00ED7DCB" w:rsidRPr="00ED7DCB" w:rsidRDefault="00ED7DCB" w:rsidP="00B61060">
      <w:pPr>
        <w:spacing w:line="480" w:lineRule="auto"/>
        <w:rPr>
          <w:b/>
          <w:bCs/>
          <w:color w:val="000000" w:themeColor="text1"/>
        </w:rPr>
      </w:pPr>
      <w:r>
        <w:rPr>
          <w:b/>
          <w:bCs/>
          <w:color w:val="000000" w:themeColor="text1"/>
        </w:rPr>
        <w:t xml:space="preserve">Supplementary File 1a. Peptide library .csv file </w:t>
      </w:r>
      <w:r w:rsidR="00DF21F2">
        <w:rPr>
          <w:b/>
          <w:bCs/>
          <w:color w:val="000000" w:themeColor="text1"/>
        </w:rPr>
        <w:t>corresponding to Supplementary file 1.</w:t>
      </w:r>
    </w:p>
    <w:p w14:paraId="50C64521" w14:textId="23AFB9D5" w:rsidR="00B61060" w:rsidRDefault="00B61060" w:rsidP="00B61060">
      <w:pPr>
        <w:spacing w:line="480" w:lineRule="auto"/>
        <w:rPr>
          <w:b/>
          <w:bCs/>
        </w:rPr>
      </w:pPr>
      <w:r>
        <w:rPr>
          <w:b/>
          <w:bCs/>
        </w:rPr>
        <w:t>Supplementary File</w:t>
      </w:r>
      <w:r w:rsidRPr="00BC0BCB">
        <w:rPr>
          <w:b/>
          <w:bCs/>
        </w:rPr>
        <w:t xml:space="preserve"> </w:t>
      </w:r>
      <w:r>
        <w:rPr>
          <w:b/>
          <w:bCs/>
        </w:rPr>
        <w:t xml:space="preserve">2. </w:t>
      </w:r>
      <w:r w:rsidR="00ED7DCB">
        <w:rPr>
          <w:b/>
          <w:bCs/>
        </w:rPr>
        <w:t>Screenshot of parameters used in PEAKS studio search.</w:t>
      </w:r>
    </w:p>
    <w:p w14:paraId="14C98C4A" w14:textId="7CC195E8" w:rsidR="00B61060" w:rsidRDefault="00B61060" w:rsidP="00B61060">
      <w:pPr>
        <w:spacing w:line="480" w:lineRule="auto"/>
        <w:rPr>
          <w:b/>
          <w:bCs/>
        </w:rPr>
      </w:pPr>
      <w:r>
        <w:rPr>
          <w:b/>
          <w:bCs/>
        </w:rPr>
        <w:t>Supplementary File</w:t>
      </w:r>
      <w:r w:rsidRPr="00BC0BCB">
        <w:rPr>
          <w:b/>
          <w:bCs/>
        </w:rPr>
        <w:t xml:space="preserve"> </w:t>
      </w:r>
      <w:r>
        <w:rPr>
          <w:b/>
          <w:bCs/>
        </w:rPr>
        <w:t>3. Proteome Discoverer analysis template</w:t>
      </w:r>
      <w:r w:rsidR="00ED7DCB">
        <w:rPr>
          <w:b/>
          <w:bCs/>
        </w:rPr>
        <w:t xml:space="preserve"> used for </w:t>
      </w:r>
      <w:r w:rsidR="00ED7DCB" w:rsidRPr="008531D2">
        <w:rPr>
          <w:b/>
          <w:bCs/>
          <w:i/>
          <w:iCs/>
        </w:rPr>
        <w:t>mspms</w:t>
      </w:r>
      <w:r w:rsidR="00ED7DCB">
        <w:rPr>
          <w:b/>
          <w:bCs/>
        </w:rPr>
        <w:t xml:space="preserve"> analysis.</w:t>
      </w:r>
    </w:p>
    <w:p w14:paraId="746A2745" w14:textId="1A64A34F" w:rsidR="00B61060" w:rsidRDefault="00B61060" w:rsidP="00B61060">
      <w:pPr>
        <w:spacing w:line="480" w:lineRule="auto"/>
        <w:rPr>
          <w:b/>
          <w:bCs/>
        </w:rPr>
      </w:pPr>
      <w:r>
        <w:rPr>
          <w:b/>
          <w:bCs/>
        </w:rPr>
        <w:t>Supplementary File</w:t>
      </w:r>
      <w:r w:rsidRPr="00BC0BCB">
        <w:rPr>
          <w:b/>
          <w:bCs/>
        </w:rPr>
        <w:t xml:space="preserve"> </w:t>
      </w:r>
      <w:r>
        <w:rPr>
          <w:b/>
          <w:bCs/>
        </w:rPr>
        <w:t>4. Proteome Discoverer consensus template</w:t>
      </w:r>
      <w:r w:rsidR="00ED7DCB">
        <w:rPr>
          <w:b/>
          <w:bCs/>
        </w:rPr>
        <w:t xml:space="preserve"> used for </w:t>
      </w:r>
      <w:r w:rsidR="00ED7DCB" w:rsidRPr="008531D2">
        <w:rPr>
          <w:b/>
          <w:bCs/>
          <w:i/>
          <w:iCs/>
        </w:rPr>
        <w:t>mspms</w:t>
      </w:r>
      <w:r w:rsidR="00ED7DCB">
        <w:rPr>
          <w:b/>
          <w:bCs/>
        </w:rPr>
        <w:t xml:space="preserve"> analysis.</w:t>
      </w:r>
    </w:p>
    <w:p w14:paraId="295B5A81" w14:textId="24FCD3AB" w:rsidR="00B61060" w:rsidRDefault="00B61060" w:rsidP="00B61060">
      <w:pPr>
        <w:spacing w:line="480" w:lineRule="auto"/>
        <w:rPr>
          <w:b/>
          <w:bCs/>
        </w:rPr>
      </w:pPr>
      <w:r>
        <w:rPr>
          <w:b/>
          <w:bCs/>
        </w:rPr>
        <w:t>Supplementary File</w:t>
      </w:r>
      <w:r w:rsidRPr="00BC0BCB">
        <w:rPr>
          <w:b/>
          <w:bCs/>
        </w:rPr>
        <w:t xml:space="preserve"> </w:t>
      </w:r>
      <w:r>
        <w:rPr>
          <w:b/>
          <w:bCs/>
        </w:rPr>
        <w:t>5. Fragpipe workflow</w:t>
      </w:r>
      <w:r w:rsidR="00ED7DCB">
        <w:rPr>
          <w:b/>
          <w:bCs/>
        </w:rPr>
        <w:t xml:space="preserve"> used for </w:t>
      </w:r>
      <w:r w:rsidR="00ED7DCB" w:rsidRPr="008531D2">
        <w:rPr>
          <w:b/>
          <w:bCs/>
          <w:i/>
          <w:iCs/>
        </w:rPr>
        <w:t>mspms</w:t>
      </w:r>
      <w:r w:rsidR="00ED7DCB">
        <w:rPr>
          <w:b/>
          <w:bCs/>
        </w:rPr>
        <w:t xml:space="preserve"> analysis</w:t>
      </w:r>
      <w:r>
        <w:rPr>
          <w:b/>
          <w:bCs/>
        </w:rPr>
        <w:t xml:space="preserve">. </w:t>
      </w:r>
    </w:p>
    <w:p w14:paraId="2EB7A5C9" w14:textId="344F0901" w:rsidR="00B61060" w:rsidRDefault="00B61060" w:rsidP="00B61060">
      <w:pPr>
        <w:spacing w:line="480" w:lineRule="auto"/>
        <w:rPr>
          <w:sz w:val="32"/>
          <w:szCs w:val="32"/>
        </w:rPr>
      </w:pPr>
      <w:r>
        <w:rPr>
          <w:b/>
          <w:bCs/>
        </w:rPr>
        <w:t>Supplementary File</w:t>
      </w:r>
      <w:r w:rsidRPr="00BC0BCB">
        <w:rPr>
          <w:b/>
          <w:bCs/>
        </w:rPr>
        <w:t xml:space="preserve"> </w:t>
      </w:r>
      <w:r>
        <w:rPr>
          <w:b/>
          <w:bCs/>
        </w:rPr>
        <w:t xml:space="preserve">6. Results of generic </w:t>
      </w:r>
      <w:r w:rsidRPr="008531D2">
        <w:rPr>
          <w:b/>
          <w:bCs/>
          <w:i/>
          <w:iCs/>
        </w:rPr>
        <w:t>mspms</w:t>
      </w:r>
      <w:r>
        <w:rPr>
          <w:b/>
          <w:bCs/>
        </w:rPr>
        <w:t xml:space="preserve"> .html report for cathepsin</w:t>
      </w:r>
      <w:r w:rsidR="00D6304D">
        <w:rPr>
          <w:b/>
          <w:bCs/>
        </w:rPr>
        <w:t xml:space="preserve"> A-D</w:t>
      </w:r>
      <w:r>
        <w:rPr>
          <w:b/>
          <w:bCs/>
        </w:rPr>
        <w:t xml:space="preserve"> data. </w:t>
      </w:r>
    </w:p>
    <w:p w14:paraId="6F1783B0" w14:textId="77777777" w:rsidR="00CA0CA4" w:rsidRPr="00CA0CA4" w:rsidRDefault="00CA0CA4" w:rsidP="00CA0CA4"/>
    <w:p w14:paraId="7F849C01" w14:textId="6C41F9F9" w:rsidR="00411F1C" w:rsidRDefault="00411F1C" w:rsidP="00E92335">
      <w:pPr>
        <w:spacing w:line="480" w:lineRule="auto"/>
        <w:rPr>
          <w:sz w:val="32"/>
          <w:szCs w:val="32"/>
        </w:rPr>
      </w:pPr>
      <w:r>
        <w:rPr>
          <w:sz w:val="32"/>
          <w:szCs w:val="32"/>
        </w:rPr>
        <w:t>Abbreviations:</w:t>
      </w:r>
    </w:p>
    <w:p w14:paraId="3241F6D3" w14:textId="17A83AE0" w:rsidR="00411F1C"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r w:rsidR="00DF21F2">
        <w:t>FDR: False Discovery Rate.</w:t>
      </w:r>
    </w:p>
    <w:p w14:paraId="0652D078" w14:textId="77777777" w:rsidR="008B4661" w:rsidRPr="008B4661" w:rsidRDefault="008B4661" w:rsidP="00E92335">
      <w:pPr>
        <w:spacing w:line="480" w:lineRule="auto"/>
      </w:pPr>
    </w:p>
    <w:p w14:paraId="6F85AF12" w14:textId="1B0859E6" w:rsidR="00411F1C" w:rsidRDefault="00411F1C" w:rsidP="00E92335">
      <w:pPr>
        <w:spacing w:line="480" w:lineRule="auto"/>
        <w:rPr>
          <w:sz w:val="32"/>
          <w:szCs w:val="32"/>
        </w:rPr>
      </w:pPr>
      <w:r>
        <w:rPr>
          <w:sz w:val="32"/>
          <w:szCs w:val="32"/>
        </w:rPr>
        <w:t>Competing Interests:</w:t>
      </w:r>
    </w:p>
    <w:p w14:paraId="3955CCD7" w14:textId="7CE27F23" w:rsidR="00411F1C" w:rsidRDefault="00411F1C" w:rsidP="00E92335">
      <w:pPr>
        <w:spacing w:line="480" w:lineRule="auto"/>
      </w:pPr>
      <w:r>
        <w:t>The authors declare that they have no competing interests.</w:t>
      </w:r>
    </w:p>
    <w:p w14:paraId="3828D70D" w14:textId="77777777" w:rsidR="00480A31" w:rsidRPr="00480A31" w:rsidRDefault="00480A31" w:rsidP="00E92335">
      <w:pPr>
        <w:spacing w:line="480" w:lineRule="auto"/>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3CF52CE0" w:rsidR="00D71228" w:rsidRPr="008708E7" w:rsidRDefault="001D28EB" w:rsidP="00E92335">
      <w:pPr>
        <w:spacing w:line="480" w:lineRule="auto"/>
        <w:rPr>
          <w:color w:val="000000" w:themeColor="text1"/>
        </w:rPr>
      </w:pPr>
      <w:r w:rsidRPr="001D28EB">
        <w:rPr>
          <w:rFonts w:ascii="Aptos" w:hAnsi="Aptos"/>
        </w:rPr>
        <w:lastRenderedPageBreak/>
        <w:t xml:space="preserve">Charlie Bayne and Brianna </w:t>
      </w:r>
      <w:proofErr w:type="spellStart"/>
      <w:r w:rsidRPr="001D28EB">
        <w:rPr>
          <w:rFonts w:ascii="Aptos" w:hAnsi="Aptos"/>
        </w:rPr>
        <w:t>Hurysz</w:t>
      </w:r>
      <w:proofErr w:type="spellEnd"/>
      <w:r w:rsidRPr="001D28EB">
        <w:rPr>
          <w:rFonts w:ascii="Aptos" w:hAnsi="Aptos"/>
        </w:rPr>
        <w:t xml:space="preserve"> were supported in part by the UCSD Graduate Training Program in Cellular and Molecular Pharmacology through an institutional training grant from the National Institute of General Medical Sciences, T32 GM007752.</w:t>
      </w:r>
      <w:r w:rsidR="008708E7" w:rsidRPr="008708E7">
        <w:t xml:space="preserve"> </w:t>
      </w:r>
      <w:r w:rsidR="008708E7">
        <w:rPr>
          <w:color w:val="000000" w:themeColor="text1"/>
        </w:rPr>
        <w:t xml:space="preserve">Dr. O’Donoghue would like to acknowledge the following NIH funding to support this research, </w:t>
      </w:r>
      <w:r w:rsidR="008708E7" w:rsidRPr="00B72E23">
        <w:rPr>
          <w:color w:val="000000" w:themeColor="text1"/>
        </w:rPr>
        <w:t>R01AI158612</w:t>
      </w:r>
      <w:r w:rsidR="008708E7">
        <w:rPr>
          <w:color w:val="000000" w:themeColor="text1"/>
        </w:rPr>
        <w:t xml:space="preserve">, </w:t>
      </w:r>
      <w:r w:rsidR="008708E7" w:rsidRPr="00AF0514">
        <w:rPr>
          <w:color w:val="000000" w:themeColor="text1"/>
        </w:rPr>
        <w:t>R21AI171824</w:t>
      </w:r>
      <w:r w:rsidR="008708E7">
        <w:rPr>
          <w:color w:val="000000" w:themeColor="text1"/>
        </w:rPr>
        <w:t xml:space="preserve"> and </w:t>
      </w:r>
      <w:r w:rsidR="008708E7" w:rsidRPr="00AF0514">
        <w:rPr>
          <w:color w:val="000000" w:themeColor="text1"/>
        </w:rPr>
        <w:t>R21CA256460</w:t>
      </w:r>
      <w:r w:rsidR="008708E7">
        <w:rPr>
          <w:color w:val="000000" w:themeColor="text1"/>
        </w:rPr>
        <w:t xml:space="preserve">. </w:t>
      </w:r>
      <w:r w:rsidR="008708E7" w:rsidRPr="008708E7">
        <w:rPr>
          <w:rFonts w:ascii="Aptos" w:hAnsi="Aptos"/>
        </w:rPr>
        <w:t>This study was also supported by the UCSD Collaborative Center of Multiplexed Proteomics.</w:t>
      </w:r>
      <w:r w:rsidR="008708E7">
        <w:rPr>
          <w:rFonts w:ascii="Aptos" w:hAnsi="Aptos"/>
        </w:rPr>
        <w:t xml:space="preserve">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143E2BB"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provided funding, </w:t>
      </w:r>
      <w:r>
        <w:t>oversaw the project</w:t>
      </w:r>
      <w:r w:rsidR="00525B98">
        <w:t xml:space="preserve"> and provided contributions to the conception and design of the work</w:t>
      </w:r>
      <w:r>
        <w:t>.</w:t>
      </w:r>
      <w:r w:rsidR="00525B98">
        <w:t xml:space="preserve"> </w:t>
      </w:r>
      <w:r w:rsidR="00847A89">
        <w:t xml:space="preserve"> All authors edited and approved the final version of the manuscrip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53AC0D9F"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w:t>
      </w:r>
      <w:r w:rsidR="00B77314" w:rsidRPr="009101EB">
        <w:rPr>
          <w:color w:val="000000" w:themeColor="text1"/>
        </w:rPr>
        <w:t>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r w:rsidRPr="008531D2">
        <w:rPr>
          <w:i/>
          <w:iCs/>
          <w:color w:val="000000" w:themeColor="text1"/>
        </w:rPr>
        <w:t>mspms</w:t>
      </w:r>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46FCB756" w14:textId="77777777" w:rsidR="00E3194C" w:rsidRPr="00E3194C" w:rsidRDefault="005B324E" w:rsidP="00E3194C">
      <w:pPr>
        <w:pStyle w:val="Bibliography"/>
        <w:rPr>
          <w:rFonts w:ascii="Aptos"/>
        </w:rPr>
      </w:pPr>
      <w:r>
        <w:lastRenderedPageBreak/>
        <w:fldChar w:fldCharType="begin"/>
      </w:r>
      <w:r w:rsidR="00E3194C">
        <w:instrText xml:space="preserve"> ADDIN ZOTERO_BIBL {"uncited":[],"omitted":[],"custom":[]} CSL_BIBLIOGRAPHY </w:instrText>
      </w:r>
      <w:r>
        <w:fldChar w:fldCharType="separate"/>
      </w:r>
      <w:r w:rsidR="00E3194C" w:rsidRPr="00E3194C">
        <w:rPr>
          <w:rFonts w:ascii="Aptos"/>
        </w:rPr>
        <w:t>1.</w:t>
      </w:r>
      <w:r w:rsidR="00E3194C" w:rsidRPr="00E3194C">
        <w:rPr>
          <w:rFonts w:ascii="Aptos"/>
        </w:rPr>
        <w:tab/>
        <w:t xml:space="preserve">López-Otín, C. &amp; Bond, J. S. Proteases: Multifunctional Enzymes in Life and Disease. </w:t>
      </w:r>
      <w:r w:rsidR="00E3194C" w:rsidRPr="00E3194C">
        <w:rPr>
          <w:rFonts w:ascii="Aptos"/>
          <w:i/>
          <w:iCs/>
        </w:rPr>
        <w:t>Journal of Biological Chemistry</w:t>
      </w:r>
      <w:r w:rsidR="00E3194C" w:rsidRPr="00E3194C">
        <w:rPr>
          <w:rFonts w:ascii="Aptos"/>
        </w:rPr>
        <w:t xml:space="preserve"> </w:t>
      </w:r>
      <w:r w:rsidR="00E3194C" w:rsidRPr="00E3194C">
        <w:rPr>
          <w:rFonts w:ascii="Aptos"/>
          <w:b/>
          <w:bCs/>
        </w:rPr>
        <w:t>283</w:t>
      </w:r>
      <w:r w:rsidR="00E3194C" w:rsidRPr="00E3194C">
        <w:rPr>
          <w:rFonts w:ascii="Aptos"/>
        </w:rPr>
        <w:t>, 30433–30437 (2008).</w:t>
      </w:r>
    </w:p>
    <w:p w14:paraId="681241F8" w14:textId="77777777" w:rsidR="00E3194C" w:rsidRPr="00E3194C" w:rsidRDefault="00E3194C" w:rsidP="00E3194C">
      <w:pPr>
        <w:pStyle w:val="Bibliography"/>
        <w:rPr>
          <w:rFonts w:ascii="Aptos"/>
        </w:rPr>
      </w:pPr>
      <w:r w:rsidRPr="00E3194C">
        <w:rPr>
          <w:rFonts w:ascii="Aptos"/>
        </w:rPr>
        <w:t>2.</w:t>
      </w:r>
      <w:r w:rsidRPr="00E3194C">
        <w:rPr>
          <w:rFonts w:ascii="Aptos"/>
        </w:rPr>
        <w:tab/>
        <w:t xml:space="preserve">Leung, D., Abbenante, G. &amp; Fairlie, D. P. Protease Inhibitors: Current Status and Future Prospects. </w:t>
      </w:r>
      <w:r w:rsidRPr="00E3194C">
        <w:rPr>
          <w:rFonts w:ascii="Aptos"/>
          <w:i/>
          <w:iCs/>
        </w:rPr>
        <w:t>J. Med. Chem.</w:t>
      </w:r>
      <w:r w:rsidRPr="00E3194C">
        <w:rPr>
          <w:rFonts w:ascii="Aptos"/>
        </w:rPr>
        <w:t xml:space="preserve"> </w:t>
      </w:r>
      <w:r w:rsidRPr="00E3194C">
        <w:rPr>
          <w:rFonts w:ascii="Aptos"/>
          <w:b/>
          <w:bCs/>
        </w:rPr>
        <w:t>43</w:t>
      </w:r>
      <w:r w:rsidRPr="00E3194C">
        <w:rPr>
          <w:rFonts w:ascii="Aptos"/>
        </w:rPr>
        <w:t>, 305–341 (2000).</w:t>
      </w:r>
    </w:p>
    <w:p w14:paraId="1F79BE3B" w14:textId="77777777" w:rsidR="00E3194C" w:rsidRPr="00E3194C" w:rsidRDefault="00E3194C" w:rsidP="00E3194C">
      <w:pPr>
        <w:pStyle w:val="Bibliography"/>
        <w:rPr>
          <w:rFonts w:ascii="Aptos"/>
        </w:rPr>
      </w:pPr>
      <w:r w:rsidRPr="00E3194C">
        <w:rPr>
          <w:rFonts w:ascii="Aptos"/>
        </w:rPr>
        <w:t>3.</w:t>
      </w:r>
      <w:r w:rsidRPr="00E3194C">
        <w:rPr>
          <w:rFonts w:ascii="Aptos"/>
        </w:rPr>
        <w:tab/>
        <w:t xml:space="preserve">Rohweder, P. J., Jiang, Z., Hurysz, B. M., O’Donoghue, A. J. &amp; Craik, C. S. Multiplex substrate profiling by mass spectrometry for proteases. in </w:t>
      </w:r>
      <w:r w:rsidRPr="00E3194C">
        <w:rPr>
          <w:rFonts w:ascii="Aptos"/>
          <w:i/>
          <w:iCs/>
        </w:rPr>
        <w:t>Methods in Enzymology</w:t>
      </w:r>
      <w:r w:rsidRPr="00E3194C">
        <w:rPr>
          <w:rFonts w:ascii="Aptos"/>
        </w:rPr>
        <w:t xml:space="preserve"> vol. 682 375–411 (Elsevier, 2023).</w:t>
      </w:r>
    </w:p>
    <w:p w14:paraId="1C83AFEF" w14:textId="77777777" w:rsidR="00E3194C" w:rsidRPr="00E3194C" w:rsidRDefault="00E3194C" w:rsidP="00E3194C">
      <w:pPr>
        <w:pStyle w:val="Bibliography"/>
        <w:rPr>
          <w:rFonts w:ascii="Aptos"/>
        </w:rPr>
      </w:pPr>
      <w:r w:rsidRPr="00E3194C">
        <w:rPr>
          <w:rFonts w:ascii="Aptos"/>
        </w:rPr>
        <w:t>4.</w:t>
      </w:r>
      <w:r w:rsidRPr="00E3194C">
        <w:rPr>
          <w:rFonts w:ascii="Aptos"/>
        </w:rPr>
        <w:tab/>
        <w:t xml:space="preserve">O’Donoghue, A. J. </w:t>
      </w:r>
      <w:r w:rsidRPr="00E3194C">
        <w:rPr>
          <w:rFonts w:ascii="Aptos"/>
          <w:i/>
          <w:iCs/>
        </w:rPr>
        <w:t>et al.</w:t>
      </w:r>
      <w:r w:rsidRPr="00E3194C">
        <w:rPr>
          <w:rFonts w:ascii="Aptos"/>
        </w:rPr>
        <w:t xml:space="preserve"> Global identification of peptidase specificity by multiplex substrate profiling. </w:t>
      </w:r>
      <w:r w:rsidRPr="00E3194C">
        <w:rPr>
          <w:rFonts w:ascii="Aptos"/>
          <w:i/>
          <w:iCs/>
        </w:rPr>
        <w:t>Nat Methods</w:t>
      </w:r>
      <w:r w:rsidRPr="00E3194C">
        <w:rPr>
          <w:rFonts w:ascii="Aptos"/>
        </w:rPr>
        <w:t xml:space="preserve"> </w:t>
      </w:r>
      <w:r w:rsidRPr="00E3194C">
        <w:rPr>
          <w:rFonts w:ascii="Aptos"/>
          <w:b/>
          <w:bCs/>
        </w:rPr>
        <w:t>9</w:t>
      </w:r>
      <w:r w:rsidRPr="00E3194C">
        <w:rPr>
          <w:rFonts w:ascii="Aptos"/>
        </w:rPr>
        <w:t>, 1095–1100 (2012).</w:t>
      </w:r>
    </w:p>
    <w:p w14:paraId="030116C8" w14:textId="77777777" w:rsidR="00E3194C" w:rsidRPr="00E3194C" w:rsidRDefault="00E3194C" w:rsidP="00E3194C">
      <w:pPr>
        <w:pStyle w:val="Bibliography"/>
        <w:rPr>
          <w:rFonts w:ascii="Aptos"/>
        </w:rPr>
      </w:pPr>
      <w:r w:rsidRPr="00E3194C">
        <w:rPr>
          <w:rFonts w:ascii="Aptos"/>
        </w:rPr>
        <w:t>5.</w:t>
      </w:r>
      <w:r w:rsidRPr="00E3194C">
        <w:rPr>
          <w:rFonts w:ascii="Aptos"/>
        </w:rPr>
        <w:tab/>
        <w:t xml:space="preserve">Miller, G. A Scientist’s Nightmare: Software Problem Leads to Five Retractions. </w:t>
      </w:r>
      <w:r w:rsidRPr="00E3194C">
        <w:rPr>
          <w:rFonts w:ascii="Aptos"/>
          <w:i/>
          <w:iCs/>
        </w:rPr>
        <w:t>Science</w:t>
      </w:r>
      <w:r w:rsidRPr="00E3194C">
        <w:rPr>
          <w:rFonts w:ascii="Aptos"/>
        </w:rPr>
        <w:t xml:space="preserve"> </w:t>
      </w:r>
      <w:r w:rsidRPr="00E3194C">
        <w:rPr>
          <w:rFonts w:ascii="Aptos"/>
          <w:b/>
          <w:bCs/>
        </w:rPr>
        <w:t>314</w:t>
      </w:r>
      <w:r w:rsidRPr="00E3194C">
        <w:rPr>
          <w:rFonts w:ascii="Aptos"/>
        </w:rPr>
        <w:t>, 1856–1857 (2006).</w:t>
      </w:r>
    </w:p>
    <w:p w14:paraId="5BD3978C" w14:textId="77777777" w:rsidR="00E3194C" w:rsidRPr="00E3194C" w:rsidRDefault="00E3194C" w:rsidP="00E3194C">
      <w:pPr>
        <w:pStyle w:val="Bibliography"/>
        <w:rPr>
          <w:rFonts w:ascii="Aptos"/>
        </w:rPr>
      </w:pPr>
      <w:r w:rsidRPr="00E3194C">
        <w:rPr>
          <w:rFonts w:ascii="Aptos"/>
        </w:rPr>
        <w:t>6.</w:t>
      </w:r>
      <w:r w:rsidRPr="00E3194C">
        <w:rPr>
          <w:rFonts w:ascii="Aptos"/>
        </w:rPr>
        <w:tab/>
        <w:t xml:space="preserve">Casadevall, A., Steen, R. G. &amp; Fang, F. C. Sources of error in the retracted scientific literature. </w:t>
      </w:r>
      <w:r w:rsidRPr="00E3194C">
        <w:rPr>
          <w:rFonts w:ascii="Aptos"/>
          <w:i/>
          <w:iCs/>
        </w:rPr>
        <w:t>FASEB j.</w:t>
      </w:r>
      <w:r w:rsidRPr="00E3194C">
        <w:rPr>
          <w:rFonts w:ascii="Aptos"/>
        </w:rPr>
        <w:t xml:space="preserve"> </w:t>
      </w:r>
      <w:r w:rsidRPr="00E3194C">
        <w:rPr>
          <w:rFonts w:ascii="Aptos"/>
          <w:b/>
          <w:bCs/>
        </w:rPr>
        <w:t>28</w:t>
      </w:r>
      <w:r w:rsidRPr="00E3194C">
        <w:rPr>
          <w:rFonts w:ascii="Aptos"/>
        </w:rPr>
        <w:t>, 3847–3855 (2014).</w:t>
      </w:r>
    </w:p>
    <w:p w14:paraId="5F69CC19" w14:textId="77777777" w:rsidR="00E3194C" w:rsidRPr="00E3194C" w:rsidRDefault="00E3194C" w:rsidP="00E3194C">
      <w:pPr>
        <w:pStyle w:val="Bibliography"/>
        <w:rPr>
          <w:rFonts w:ascii="Aptos"/>
        </w:rPr>
      </w:pPr>
      <w:r w:rsidRPr="00E3194C">
        <w:rPr>
          <w:rFonts w:ascii="Aptos"/>
        </w:rPr>
        <w:t>7.</w:t>
      </w:r>
      <w:r w:rsidRPr="00E3194C">
        <w:rPr>
          <w:rFonts w:ascii="Aptos"/>
        </w:rPr>
        <w:tab/>
        <w:t xml:space="preserve">Gentleman, R. C. </w:t>
      </w:r>
      <w:r w:rsidRPr="00E3194C">
        <w:rPr>
          <w:rFonts w:ascii="Aptos"/>
          <w:i/>
          <w:iCs/>
        </w:rPr>
        <w:t>et al.</w:t>
      </w:r>
      <w:r w:rsidRPr="00E3194C">
        <w:rPr>
          <w:rFonts w:ascii="Aptos"/>
        </w:rPr>
        <w:t xml:space="preserve"> Bioconductor: open software development for computational biology and bioinformatics. </w:t>
      </w:r>
      <w:r w:rsidRPr="00E3194C">
        <w:rPr>
          <w:rFonts w:ascii="Aptos"/>
          <w:i/>
          <w:iCs/>
        </w:rPr>
        <w:t>Genome Biology</w:t>
      </w:r>
      <w:r w:rsidRPr="00E3194C">
        <w:rPr>
          <w:rFonts w:ascii="Aptos"/>
        </w:rPr>
        <w:t xml:space="preserve"> (2004).</w:t>
      </w:r>
    </w:p>
    <w:p w14:paraId="78C7BDAF" w14:textId="77777777" w:rsidR="00E3194C" w:rsidRPr="00E3194C" w:rsidRDefault="00E3194C" w:rsidP="00E3194C">
      <w:pPr>
        <w:pStyle w:val="Bibliography"/>
        <w:rPr>
          <w:rFonts w:ascii="Aptos"/>
        </w:rPr>
      </w:pPr>
      <w:r w:rsidRPr="00E3194C">
        <w:rPr>
          <w:rFonts w:ascii="Aptos"/>
        </w:rPr>
        <w:t>8.</w:t>
      </w:r>
      <w:r w:rsidRPr="00E3194C">
        <w:rPr>
          <w:rFonts w:ascii="Aptos"/>
        </w:rPr>
        <w:tab/>
        <w:t xml:space="preserve">Jiang, Z. </w:t>
      </w:r>
      <w:r w:rsidRPr="00E3194C">
        <w:rPr>
          <w:rFonts w:ascii="Aptos"/>
          <w:i/>
          <w:iCs/>
        </w:rPr>
        <w:t>et al.</w:t>
      </w:r>
      <w:r w:rsidRPr="00E3194C">
        <w:rPr>
          <w:rFonts w:ascii="Aptos"/>
        </w:rPr>
        <w:t xml:space="preserve"> Differential Neuropeptidomes of Dense Core Secretory Vesicles (DCSV) Produced at Intravesicular and Extracellular pH Conditions by Proteolytic Processing. </w:t>
      </w:r>
      <w:r w:rsidRPr="00E3194C">
        <w:rPr>
          <w:rFonts w:ascii="Aptos"/>
          <w:i/>
          <w:iCs/>
        </w:rPr>
        <w:t>ACS Chem. Neurosci.</w:t>
      </w:r>
      <w:r w:rsidRPr="00E3194C">
        <w:rPr>
          <w:rFonts w:ascii="Aptos"/>
        </w:rPr>
        <w:t xml:space="preserve"> </w:t>
      </w:r>
      <w:r w:rsidRPr="00E3194C">
        <w:rPr>
          <w:rFonts w:ascii="Aptos"/>
          <w:b/>
          <w:bCs/>
        </w:rPr>
        <w:t>12</w:t>
      </w:r>
      <w:r w:rsidRPr="00E3194C">
        <w:rPr>
          <w:rFonts w:ascii="Aptos"/>
        </w:rPr>
        <w:t>, 2385–2398 (2021).</w:t>
      </w:r>
    </w:p>
    <w:p w14:paraId="21C4E447" w14:textId="77777777" w:rsidR="00E3194C" w:rsidRPr="00E3194C" w:rsidRDefault="00E3194C" w:rsidP="00E3194C">
      <w:pPr>
        <w:pStyle w:val="Bibliography"/>
        <w:rPr>
          <w:rFonts w:ascii="Aptos"/>
        </w:rPr>
      </w:pPr>
      <w:r w:rsidRPr="00E3194C">
        <w:rPr>
          <w:rFonts w:ascii="Aptos"/>
        </w:rPr>
        <w:t>9.</w:t>
      </w:r>
      <w:r w:rsidRPr="00E3194C">
        <w:rPr>
          <w:rFonts w:ascii="Aptos"/>
        </w:rPr>
        <w:tab/>
        <w:t xml:space="preserve">Ma, B. </w:t>
      </w:r>
      <w:r w:rsidRPr="00E3194C">
        <w:rPr>
          <w:rFonts w:ascii="Aptos"/>
          <w:i/>
          <w:iCs/>
        </w:rPr>
        <w:t>et al.</w:t>
      </w:r>
      <w:r w:rsidRPr="00E3194C">
        <w:rPr>
          <w:rFonts w:ascii="Aptos"/>
        </w:rPr>
        <w:t xml:space="preserve"> PEAKS: powerful software for peptide </w:t>
      </w:r>
      <w:r w:rsidRPr="00E3194C">
        <w:rPr>
          <w:rFonts w:ascii="Aptos"/>
          <w:i/>
          <w:iCs/>
        </w:rPr>
        <w:t>de novo</w:t>
      </w:r>
      <w:r w:rsidRPr="00E3194C">
        <w:rPr>
          <w:rFonts w:ascii="Aptos"/>
        </w:rPr>
        <w:t xml:space="preserve"> sequencing by tandem mass spectrometry. </w:t>
      </w:r>
      <w:r w:rsidRPr="00E3194C">
        <w:rPr>
          <w:rFonts w:ascii="Aptos"/>
          <w:i/>
          <w:iCs/>
        </w:rPr>
        <w:t>Rapid Comm Mass Spectrometry</w:t>
      </w:r>
      <w:r w:rsidRPr="00E3194C">
        <w:rPr>
          <w:rFonts w:ascii="Aptos"/>
        </w:rPr>
        <w:t xml:space="preserve"> </w:t>
      </w:r>
      <w:r w:rsidRPr="00E3194C">
        <w:rPr>
          <w:rFonts w:ascii="Aptos"/>
          <w:b/>
          <w:bCs/>
        </w:rPr>
        <w:t>17</w:t>
      </w:r>
      <w:r w:rsidRPr="00E3194C">
        <w:rPr>
          <w:rFonts w:ascii="Aptos"/>
        </w:rPr>
        <w:t>, 2337–2342 (2003).</w:t>
      </w:r>
    </w:p>
    <w:p w14:paraId="19763B75" w14:textId="77777777" w:rsidR="00E3194C" w:rsidRPr="00E3194C" w:rsidRDefault="00E3194C" w:rsidP="00E3194C">
      <w:pPr>
        <w:pStyle w:val="Bibliography"/>
        <w:rPr>
          <w:rFonts w:ascii="Aptos"/>
        </w:rPr>
      </w:pPr>
      <w:r w:rsidRPr="00E3194C">
        <w:rPr>
          <w:rFonts w:ascii="Aptos"/>
        </w:rPr>
        <w:t>10.</w:t>
      </w:r>
      <w:r w:rsidRPr="00E3194C">
        <w:rPr>
          <w:rFonts w:ascii="Aptos"/>
        </w:rPr>
        <w:tab/>
        <w:t xml:space="preserve">Orsburn, B. C. Proteome Discoverer—A Community Enhanced Data Processing Suite for Protein Informatics. </w:t>
      </w:r>
      <w:r w:rsidRPr="00E3194C">
        <w:rPr>
          <w:rFonts w:ascii="Aptos"/>
          <w:i/>
          <w:iCs/>
        </w:rPr>
        <w:t>Proteomes</w:t>
      </w:r>
      <w:r w:rsidRPr="00E3194C">
        <w:rPr>
          <w:rFonts w:ascii="Aptos"/>
        </w:rPr>
        <w:t xml:space="preserve"> </w:t>
      </w:r>
      <w:r w:rsidRPr="00E3194C">
        <w:rPr>
          <w:rFonts w:ascii="Aptos"/>
          <w:b/>
          <w:bCs/>
        </w:rPr>
        <w:t>9</w:t>
      </w:r>
      <w:r w:rsidRPr="00E3194C">
        <w:rPr>
          <w:rFonts w:ascii="Aptos"/>
        </w:rPr>
        <w:t>, 15 (2021).</w:t>
      </w:r>
    </w:p>
    <w:p w14:paraId="67D3ABCD" w14:textId="77777777" w:rsidR="00E3194C" w:rsidRPr="00E3194C" w:rsidRDefault="00E3194C" w:rsidP="00E3194C">
      <w:pPr>
        <w:pStyle w:val="Bibliography"/>
        <w:rPr>
          <w:rFonts w:ascii="Aptos"/>
        </w:rPr>
      </w:pPr>
      <w:r w:rsidRPr="00E3194C">
        <w:rPr>
          <w:rFonts w:ascii="Aptos"/>
        </w:rPr>
        <w:lastRenderedPageBreak/>
        <w:t>11.</w:t>
      </w:r>
      <w:r w:rsidRPr="00E3194C">
        <w:rPr>
          <w:rFonts w:ascii="Aptos"/>
        </w:rPr>
        <w:tab/>
        <w:t xml:space="preserve">Yu, F., Haynes, S. E. &amp; Nesvizhskii, A. I. IonQuant Enables Accurate and Sensitive Label-Free Quantification With FDR-Controlled Match-Between-Runs. </w:t>
      </w:r>
      <w:r w:rsidRPr="00E3194C">
        <w:rPr>
          <w:rFonts w:ascii="Aptos"/>
          <w:i/>
          <w:iCs/>
        </w:rPr>
        <w:t>Molecular &amp; Cellular Proteomics</w:t>
      </w:r>
      <w:r w:rsidRPr="00E3194C">
        <w:rPr>
          <w:rFonts w:ascii="Aptos"/>
        </w:rPr>
        <w:t xml:space="preserve"> </w:t>
      </w:r>
      <w:r w:rsidRPr="00E3194C">
        <w:rPr>
          <w:rFonts w:ascii="Aptos"/>
          <w:b/>
          <w:bCs/>
        </w:rPr>
        <w:t>20</w:t>
      </w:r>
      <w:r w:rsidRPr="00E3194C">
        <w:rPr>
          <w:rFonts w:ascii="Aptos"/>
        </w:rPr>
        <w:t>, 100077 (2021).</w:t>
      </w:r>
    </w:p>
    <w:p w14:paraId="3E72CF6F" w14:textId="77777777" w:rsidR="00E3194C" w:rsidRPr="00E3194C" w:rsidRDefault="00E3194C" w:rsidP="00E3194C">
      <w:pPr>
        <w:pStyle w:val="Bibliography"/>
        <w:rPr>
          <w:rFonts w:ascii="Aptos"/>
        </w:rPr>
      </w:pPr>
      <w:r w:rsidRPr="00E3194C">
        <w:rPr>
          <w:rFonts w:ascii="Aptos"/>
        </w:rPr>
        <w:t>12.</w:t>
      </w:r>
      <w:r w:rsidRPr="00E3194C">
        <w:rPr>
          <w:rFonts w:ascii="Aptos"/>
        </w:rPr>
        <w:tab/>
        <w:t>Gatto, L. &amp; Vanderaa, C. QFeatures: Quantitative features for mass spectrometry data. (2024).</w:t>
      </w:r>
    </w:p>
    <w:p w14:paraId="558CA7BF" w14:textId="77777777" w:rsidR="00E3194C" w:rsidRPr="00E3194C" w:rsidRDefault="00E3194C" w:rsidP="00E3194C">
      <w:pPr>
        <w:pStyle w:val="Bibliography"/>
        <w:rPr>
          <w:rFonts w:ascii="Aptos"/>
        </w:rPr>
      </w:pPr>
      <w:r w:rsidRPr="00E3194C">
        <w:rPr>
          <w:rFonts w:ascii="Aptos"/>
        </w:rPr>
        <w:t>13.</w:t>
      </w:r>
      <w:r w:rsidRPr="00E3194C">
        <w:rPr>
          <w:rFonts w:ascii="Aptos"/>
        </w:rPr>
        <w:tab/>
        <w:t>Morgan, M., Obenchain, V., Hester, J. &amp; Pagès, H. SummarizedExperiment. (2024).</w:t>
      </w:r>
    </w:p>
    <w:p w14:paraId="100C1CBC" w14:textId="77777777" w:rsidR="00E3194C" w:rsidRPr="00E3194C" w:rsidRDefault="00E3194C" w:rsidP="00E3194C">
      <w:pPr>
        <w:pStyle w:val="Bibliography"/>
        <w:rPr>
          <w:rFonts w:ascii="Aptos"/>
        </w:rPr>
      </w:pPr>
      <w:r w:rsidRPr="00E3194C">
        <w:rPr>
          <w:rFonts w:ascii="Aptos"/>
        </w:rPr>
        <w:t>14.</w:t>
      </w:r>
      <w:r w:rsidRPr="00E3194C">
        <w:rPr>
          <w:rFonts w:ascii="Aptos"/>
        </w:rPr>
        <w:tab/>
        <w:t xml:space="preserve">Rainer, J. </w:t>
      </w:r>
      <w:r w:rsidRPr="00E3194C">
        <w:rPr>
          <w:rFonts w:ascii="Aptos"/>
          <w:i/>
          <w:iCs/>
        </w:rPr>
        <w:t>et al.</w:t>
      </w:r>
      <w:r w:rsidRPr="00E3194C">
        <w:rPr>
          <w:rFonts w:ascii="Aptos"/>
        </w:rPr>
        <w:t xml:space="preserve"> A Modular and Expandable Ecosystem for Metabolomics Data Annotation in R. </w:t>
      </w:r>
      <w:r w:rsidRPr="00E3194C">
        <w:rPr>
          <w:rFonts w:ascii="Aptos"/>
          <w:i/>
          <w:iCs/>
        </w:rPr>
        <w:t>Metabolites</w:t>
      </w:r>
      <w:r w:rsidRPr="00E3194C">
        <w:rPr>
          <w:rFonts w:ascii="Aptos"/>
        </w:rPr>
        <w:t xml:space="preserve"> </w:t>
      </w:r>
      <w:r w:rsidRPr="00E3194C">
        <w:rPr>
          <w:rFonts w:ascii="Aptos"/>
          <w:b/>
          <w:bCs/>
        </w:rPr>
        <w:t>12</w:t>
      </w:r>
      <w:r w:rsidRPr="00E3194C">
        <w:rPr>
          <w:rFonts w:ascii="Aptos"/>
        </w:rPr>
        <w:t>, 173 (2022).</w:t>
      </w:r>
    </w:p>
    <w:p w14:paraId="3BB723AD" w14:textId="77777777" w:rsidR="00E3194C" w:rsidRPr="00E3194C" w:rsidRDefault="00E3194C" w:rsidP="00E3194C">
      <w:pPr>
        <w:pStyle w:val="Bibliography"/>
        <w:rPr>
          <w:rFonts w:ascii="Aptos"/>
        </w:rPr>
      </w:pPr>
      <w:r w:rsidRPr="00E3194C">
        <w:rPr>
          <w:rFonts w:ascii="Aptos"/>
        </w:rPr>
        <w:t>15.</w:t>
      </w:r>
      <w:r w:rsidRPr="00E3194C">
        <w:rPr>
          <w:rFonts w:ascii="Aptos"/>
        </w:rPr>
        <w:tab/>
        <w:t>Kassambara, A. rstatix: Pipe-Friendly Framework for Basic Statistical Tests. (2023).</w:t>
      </w:r>
    </w:p>
    <w:p w14:paraId="7BE07358" w14:textId="77777777" w:rsidR="00E3194C" w:rsidRPr="00E3194C" w:rsidRDefault="00E3194C" w:rsidP="00E3194C">
      <w:pPr>
        <w:pStyle w:val="Bibliography"/>
        <w:rPr>
          <w:rFonts w:ascii="Aptos"/>
        </w:rPr>
      </w:pPr>
      <w:r w:rsidRPr="00E3194C">
        <w:rPr>
          <w:rFonts w:ascii="Aptos"/>
        </w:rPr>
        <w:t>16.</w:t>
      </w:r>
      <w:r w:rsidRPr="00E3194C">
        <w:rPr>
          <w:rFonts w:ascii="Aptos"/>
        </w:rPr>
        <w:tab/>
        <w:t xml:space="preserve">Wickham, H. </w:t>
      </w:r>
      <w:r w:rsidRPr="00E3194C">
        <w:rPr>
          <w:rFonts w:ascii="Aptos"/>
          <w:i/>
          <w:iCs/>
        </w:rPr>
        <w:t>et al.</w:t>
      </w:r>
      <w:r w:rsidRPr="00E3194C">
        <w:rPr>
          <w:rFonts w:ascii="Aptos"/>
        </w:rPr>
        <w:t xml:space="preserve"> ggplot2: Create Elegant Data Visualisations Using the Grammar of Graphics. (2024).</w:t>
      </w:r>
    </w:p>
    <w:p w14:paraId="6CB5EC74" w14:textId="77777777" w:rsidR="00E3194C" w:rsidRPr="00E3194C" w:rsidRDefault="00E3194C" w:rsidP="00E3194C">
      <w:pPr>
        <w:pStyle w:val="Bibliography"/>
        <w:rPr>
          <w:rFonts w:ascii="Aptos"/>
        </w:rPr>
      </w:pPr>
      <w:r w:rsidRPr="00E3194C">
        <w:rPr>
          <w:rFonts w:ascii="Aptos"/>
        </w:rPr>
        <w:t>17.</w:t>
      </w:r>
      <w:r w:rsidRPr="00E3194C">
        <w:rPr>
          <w:rFonts w:ascii="Aptos"/>
        </w:rPr>
        <w:tab/>
        <w:t>Plotly Technologies Inc. Collaborative data science. Plotly Technologies Inc (2015).</w:t>
      </w:r>
    </w:p>
    <w:p w14:paraId="1A3D1727" w14:textId="77777777" w:rsidR="00E3194C" w:rsidRPr="00E3194C" w:rsidRDefault="00E3194C" w:rsidP="00E3194C">
      <w:pPr>
        <w:pStyle w:val="Bibliography"/>
        <w:rPr>
          <w:rFonts w:ascii="Aptos"/>
        </w:rPr>
      </w:pPr>
      <w:r w:rsidRPr="00E3194C">
        <w:rPr>
          <w:rFonts w:ascii="Aptos"/>
        </w:rPr>
        <w:t>18.</w:t>
      </w:r>
      <w:r w:rsidRPr="00E3194C">
        <w:rPr>
          <w:rFonts w:ascii="Aptos"/>
        </w:rPr>
        <w:tab/>
        <w:t xml:space="preserve">Galili, T., O’Callaghan, A., Sidi, J. &amp; Sievert, C. heatmaply: an R package for creating interactive cluster heatmaps for online publishing. </w:t>
      </w:r>
      <w:r w:rsidRPr="00E3194C">
        <w:rPr>
          <w:rFonts w:ascii="Aptos"/>
          <w:i/>
          <w:iCs/>
        </w:rPr>
        <w:t>Bioinformatics</w:t>
      </w:r>
      <w:r w:rsidRPr="00E3194C">
        <w:rPr>
          <w:rFonts w:ascii="Aptos"/>
        </w:rPr>
        <w:t xml:space="preserve"> </w:t>
      </w:r>
      <w:r w:rsidRPr="00E3194C">
        <w:rPr>
          <w:rFonts w:ascii="Aptos"/>
          <w:b/>
          <w:bCs/>
        </w:rPr>
        <w:t>34</w:t>
      </w:r>
      <w:r w:rsidRPr="00E3194C">
        <w:rPr>
          <w:rFonts w:ascii="Aptos"/>
        </w:rPr>
        <w:t>, 1600–1602 (2018).</w:t>
      </w:r>
    </w:p>
    <w:p w14:paraId="34ADF422" w14:textId="77777777" w:rsidR="00E3194C" w:rsidRPr="00E3194C" w:rsidRDefault="00E3194C" w:rsidP="00E3194C">
      <w:pPr>
        <w:pStyle w:val="Bibliography"/>
        <w:rPr>
          <w:rFonts w:ascii="Aptos"/>
        </w:rPr>
      </w:pPr>
      <w:r w:rsidRPr="00E3194C">
        <w:rPr>
          <w:rFonts w:ascii="Aptos"/>
        </w:rPr>
        <w:t>19.</w:t>
      </w:r>
      <w:r w:rsidRPr="00E3194C">
        <w:rPr>
          <w:rFonts w:ascii="Aptos"/>
        </w:rPr>
        <w:tab/>
        <w:t xml:space="preserve">Colaert, N., Helsens, K., Martens, L., Vandekerckhove, J. &amp; Gevaert, K. Improved visualization of protein consensus sequences by iceLogo. </w:t>
      </w:r>
      <w:r w:rsidRPr="00E3194C">
        <w:rPr>
          <w:rFonts w:ascii="Aptos"/>
          <w:i/>
          <w:iCs/>
        </w:rPr>
        <w:t>Nat Methods</w:t>
      </w:r>
      <w:r w:rsidRPr="00E3194C">
        <w:rPr>
          <w:rFonts w:ascii="Aptos"/>
        </w:rPr>
        <w:t xml:space="preserve"> </w:t>
      </w:r>
      <w:r w:rsidRPr="00E3194C">
        <w:rPr>
          <w:rFonts w:ascii="Aptos"/>
          <w:b/>
          <w:bCs/>
        </w:rPr>
        <w:t>6</w:t>
      </w:r>
      <w:r w:rsidRPr="00E3194C">
        <w:rPr>
          <w:rFonts w:ascii="Aptos"/>
        </w:rPr>
        <w:t>, 786–787 (2009).</w:t>
      </w:r>
    </w:p>
    <w:p w14:paraId="107B8256" w14:textId="77777777" w:rsidR="00E3194C" w:rsidRPr="00E3194C" w:rsidRDefault="00E3194C" w:rsidP="00E3194C">
      <w:pPr>
        <w:pStyle w:val="Bibliography"/>
        <w:rPr>
          <w:rFonts w:ascii="Aptos"/>
        </w:rPr>
      </w:pPr>
      <w:r w:rsidRPr="00E3194C">
        <w:rPr>
          <w:rFonts w:ascii="Aptos"/>
        </w:rPr>
        <w:t>20.</w:t>
      </w:r>
      <w:r w:rsidRPr="00E3194C">
        <w:rPr>
          <w:rFonts w:ascii="Aptos"/>
        </w:rPr>
        <w:tab/>
        <w:t xml:space="preserve">Wagih, O. ggseqlogo: a versatile R package for drawing sequence logos. </w:t>
      </w:r>
      <w:r w:rsidRPr="00E3194C">
        <w:rPr>
          <w:rFonts w:ascii="Aptos"/>
          <w:i/>
          <w:iCs/>
        </w:rPr>
        <w:t>Bioinformatics</w:t>
      </w:r>
      <w:r w:rsidRPr="00E3194C">
        <w:rPr>
          <w:rFonts w:ascii="Aptos"/>
        </w:rPr>
        <w:t xml:space="preserve"> </w:t>
      </w:r>
      <w:r w:rsidRPr="00E3194C">
        <w:rPr>
          <w:rFonts w:ascii="Aptos"/>
          <w:b/>
          <w:bCs/>
        </w:rPr>
        <w:t>33</w:t>
      </w:r>
      <w:r w:rsidRPr="00E3194C">
        <w:rPr>
          <w:rFonts w:ascii="Aptos"/>
        </w:rPr>
        <w:t>, 3645–3647 (2017).</w:t>
      </w:r>
    </w:p>
    <w:p w14:paraId="6D43E9BE" w14:textId="77777777" w:rsidR="00E3194C" w:rsidRPr="00E3194C" w:rsidRDefault="00E3194C" w:rsidP="00E3194C">
      <w:pPr>
        <w:pStyle w:val="Bibliography"/>
        <w:rPr>
          <w:rFonts w:ascii="Aptos"/>
        </w:rPr>
      </w:pPr>
      <w:r w:rsidRPr="00E3194C">
        <w:rPr>
          <w:rFonts w:ascii="Aptos"/>
        </w:rPr>
        <w:t>21.</w:t>
      </w:r>
      <w:r w:rsidRPr="00E3194C">
        <w:rPr>
          <w:rFonts w:ascii="Aptos"/>
        </w:rPr>
        <w:tab/>
        <w:t xml:space="preserve">Allaire, J. J. </w:t>
      </w:r>
      <w:r w:rsidRPr="00E3194C">
        <w:rPr>
          <w:rFonts w:ascii="Aptos"/>
          <w:i/>
          <w:iCs/>
        </w:rPr>
        <w:t>et al.</w:t>
      </w:r>
      <w:r w:rsidRPr="00E3194C">
        <w:rPr>
          <w:rFonts w:ascii="Aptos"/>
        </w:rPr>
        <w:t xml:space="preserve"> </w:t>
      </w:r>
      <w:r w:rsidRPr="00E3194C">
        <w:rPr>
          <w:rFonts w:ascii="Aptos"/>
          <w:i/>
          <w:iCs/>
        </w:rPr>
        <w:t>Rmarkdown: Dynamic Documents for R</w:t>
      </w:r>
      <w:r w:rsidRPr="00E3194C">
        <w:rPr>
          <w:rFonts w:ascii="Aptos"/>
        </w:rPr>
        <w:t>. (2024).</w:t>
      </w:r>
    </w:p>
    <w:p w14:paraId="616B0952" w14:textId="77777777" w:rsidR="00E3194C" w:rsidRPr="00E3194C" w:rsidRDefault="00E3194C" w:rsidP="00E3194C">
      <w:pPr>
        <w:pStyle w:val="Bibliography"/>
        <w:rPr>
          <w:rFonts w:ascii="Aptos"/>
        </w:rPr>
      </w:pPr>
      <w:r w:rsidRPr="00E3194C">
        <w:rPr>
          <w:rFonts w:ascii="Aptos"/>
        </w:rPr>
        <w:t>22.</w:t>
      </w:r>
      <w:r w:rsidRPr="00E3194C">
        <w:rPr>
          <w:rFonts w:ascii="Aptos"/>
        </w:rPr>
        <w:tab/>
        <w:t xml:space="preserve">Maturana, F. M. </w:t>
      </w:r>
      <w:r w:rsidRPr="00E3194C">
        <w:rPr>
          <w:rFonts w:ascii="Aptos"/>
          <w:i/>
          <w:iCs/>
        </w:rPr>
        <w:t>Downloadthis: Implement Download Buttons in ‘Rmarkdown’</w:t>
      </w:r>
      <w:r w:rsidRPr="00E3194C">
        <w:rPr>
          <w:rFonts w:ascii="Aptos"/>
        </w:rPr>
        <w:t>. (2024).</w:t>
      </w:r>
    </w:p>
    <w:p w14:paraId="62516CD3" w14:textId="77777777" w:rsidR="00E3194C" w:rsidRPr="00E3194C" w:rsidRDefault="00E3194C" w:rsidP="00E3194C">
      <w:pPr>
        <w:pStyle w:val="Bibliography"/>
        <w:rPr>
          <w:rFonts w:ascii="Aptos"/>
        </w:rPr>
      </w:pPr>
      <w:r w:rsidRPr="00E3194C">
        <w:rPr>
          <w:rFonts w:ascii="Aptos"/>
        </w:rPr>
        <w:lastRenderedPageBreak/>
        <w:t>23.</w:t>
      </w:r>
      <w:r w:rsidRPr="00E3194C">
        <w:rPr>
          <w:rFonts w:ascii="Aptos"/>
        </w:rPr>
        <w:tab/>
        <w:t xml:space="preserve">Chang, W. </w:t>
      </w:r>
      <w:r w:rsidRPr="00E3194C">
        <w:rPr>
          <w:rFonts w:ascii="Aptos"/>
          <w:i/>
          <w:iCs/>
        </w:rPr>
        <w:t>et al.</w:t>
      </w:r>
      <w:r w:rsidRPr="00E3194C">
        <w:rPr>
          <w:rFonts w:ascii="Aptos"/>
        </w:rPr>
        <w:t xml:space="preserve"> </w:t>
      </w:r>
      <w:r w:rsidRPr="00E3194C">
        <w:rPr>
          <w:rFonts w:ascii="Aptos"/>
          <w:i/>
          <w:iCs/>
        </w:rPr>
        <w:t>Shiny: Web Application Framework for R</w:t>
      </w:r>
      <w:r w:rsidRPr="00E3194C">
        <w:rPr>
          <w:rFonts w:ascii="Aptos"/>
        </w:rPr>
        <w:t>. (2024).</w:t>
      </w:r>
    </w:p>
    <w:p w14:paraId="68C8B2EA" w14:textId="77777777" w:rsidR="00E3194C" w:rsidRPr="00E3194C" w:rsidRDefault="00E3194C" w:rsidP="00E3194C">
      <w:pPr>
        <w:pStyle w:val="Bibliography"/>
        <w:rPr>
          <w:rFonts w:ascii="Aptos"/>
        </w:rPr>
      </w:pPr>
      <w:r w:rsidRPr="00E3194C">
        <w:rPr>
          <w:rFonts w:ascii="Aptos"/>
        </w:rPr>
        <w:t>24.</w:t>
      </w:r>
      <w:r w:rsidRPr="00E3194C">
        <w:rPr>
          <w:rFonts w:ascii="Aptos"/>
        </w:rPr>
        <w:tab/>
        <w:t xml:space="preserve">Rozanova, S. </w:t>
      </w:r>
      <w:r w:rsidRPr="00E3194C">
        <w:rPr>
          <w:rFonts w:ascii="Aptos"/>
          <w:i/>
          <w:iCs/>
        </w:rPr>
        <w:t>et al.</w:t>
      </w:r>
      <w:r w:rsidRPr="00E3194C">
        <w:rPr>
          <w:rFonts w:ascii="Aptos"/>
        </w:rPr>
        <w:t xml:space="preserve"> Quality Control—A Stepchild in Quantitative Proteomics: A Case Study for the Human CSF Proteome. </w:t>
      </w:r>
      <w:r w:rsidRPr="00E3194C">
        <w:rPr>
          <w:rFonts w:ascii="Aptos"/>
          <w:i/>
          <w:iCs/>
        </w:rPr>
        <w:t>Biomolecules</w:t>
      </w:r>
      <w:r w:rsidRPr="00E3194C">
        <w:rPr>
          <w:rFonts w:ascii="Aptos"/>
        </w:rPr>
        <w:t xml:space="preserve"> </w:t>
      </w:r>
      <w:r w:rsidRPr="00E3194C">
        <w:rPr>
          <w:rFonts w:ascii="Aptos"/>
          <w:b/>
          <w:bCs/>
        </w:rPr>
        <w:t>13</w:t>
      </w:r>
      <w:r w:rsidRPr="00E3194C">
        <w:rPr>
          <w:rFonts w:ascii="Aptos"/>
        </w:rPr>
        <w:t>, 491 (2023).</w:t>
      </w:r>
    </w:p>
    <w:p w14:paraId="7684BA28" w14:textId="77777777" w:rsidR="00E3194C" w:rsidRPr="00E3194C" w:rsidRDefault="00E3194C" w:rsidP="00E3194C">
      <w:pPr>
        <w:pStyle w:val="Bibliography"/>
        <w:rPr>
          <w:rFonts w:ascii="Aptos"/>
        </w:rPr>
      </w:pPr>
      <w:r w:rsidRPr="00E3194C">
        <w:rPr>
          <w:rFonts w:ascii="Aptos"/>
        </w:rPr>
        <w:t>25.</w:t>
      </w:r>
      <w:r w:rsidRPr="00E3194C">
        <w:rPr>
          <w:rFonts w:ascii="Aptos"/>
        </w:rPr>
        <w:tab/>
        <w:t xml:space="preserve">Cuervo, A. M. Cathepsin A regulates chaperone-mediated autophagy through cleavage of the lysosomal receptor. </w:t>
      </w:r>
      <w:r w:rsidRPr="00E3194C">
        <w:rPr>
          <w:rFonts w:ascii="Aptos"/>
          <w:i/>
          <w:iCs/>
        </w:rPr>
        <w:t>The EMBO Journal</w:t>
      </w:r>
      <w:r w:rsidRPr="00E3194C">
        <w:rPr>
          <w:rFonts w:ascii="Aptos"/>
        </w:rPr>
        <w:t xml:space="preserve"> </w:t>
      </w:r>
      <w:r w:rsidRPr="00E3194C">
        <w:rPr>
          <w:rFonts w:ascii="Aptos"/>
          <w:b/>
          <w:bCs/>
        </w:rPr>
        <w:t>22</w:t>
      </w:r>
      <w:r w:rsidRPr="00E3194C">
        <w:rPr>
          <w:rFonts w:ascii="Aptos"/>
        </w:rPr>
        <w:t>, 47–59 (2003).</w:t>
      </w:r>
    </w:p>
    <w:p w14:paraId="5CE69A19" w14:textId="77777777" w:rsidR="00E3194C" w:rsidRPr="00E3194C" w:rsidRDefault="00E3194C" w:rsidP="00E3194C">
      <w:pPr>
        <w:pStyle w:val="Bibliography"/>
        <w:rPr>
          <w:rFonts w:ascii="Aptos"/>
        </w:rPr>
      </w:pPr>
      <w:r w:rsidRPr="00E3194C">
        <w:rPr>
          <w:rFonts w:ascii="Aptos"/>
        </w:rPr>
        <w:t>26.</w:t>
      </w:r>
      <w:r w:rsidRPr="00E3194C">
        <w:rPr>
          <w:rFonts w:ascii="Aptos"/>
        </w:rPr>
        <w:tab/>
        <w:t xml:space="preserve">Yoon, M. C. </w:t>
      </w:r>
      <w:r w:rsidRPr="00E3194C">
        <w:rPr>
          <w:rFonts w:ascii="Aptos"/>
          <w:i/>
          <w:iCs/>
        </w:rPr>
        <w:t>et al.</w:t>
      </w:r>
      <w:r w:rsidRPr="00E3194C">
        <w:rPr>
          <w:rFonts w:ascii="Aptos"/>
        </w:rPr>
        <w:t xml:space="preserve"> Selective Neutral pH Inhibitor of Cathepsin B Designed Based on Cleavage Preferences at Cytosolic and Lysosomal pH Conditions. </w:t>
      </w:r>
      <w:r w:rsidRPr="00E3194C">
        <w:rPr>
          <w:rFonts w:ascii="Aptos"/>
          <w:i/>
          <w:iCs/>
        </w:rPr>
        <w:t>ACS Chem. Biol.</w:t>
      </w:r>
      <w:r w:rsidRPr="00E3194C">
        <w:rPr>
          <w:rFonts w:ascii="Aptos"/>
        </w:rPr>
        <w:t xml:space="preserve"> </w:t>
      </w:r>
      <w:r w:rsidRPr="00E3194C">
        <w:rPr>
          <w:rFonts w:ascii="Aptos"/>
          <w:b/>
          <w:bCs/>
        </w:rPr>
        <w:t>16</w:t>
      </w:r>
      <w:r w:rsidRPr="00E3194C">
        <w:rPr>
          <w:rFonts w:ascii="Aptos"/>
        </w:rPr>
        <w:t>, 1628–1643 (2021).</w:t>
      </w:r>
    </w:p>
    <w:p w14:paraId="15B29DCE" w14:textId="77777777" w:rsidR="00E3194C" w:rsidRPr="00E3194C" w:rsidRDefault="00E3194C" w:rsidP="00E3194C">
      <w:pPr>
        <w:pStyle w:val="Bibliography"/>
        <w:rPr>
          <w:rFonts w:ascii="Aptos"/>
        </w:rPr>
      </w:pPr>
      <w:r w:rsidRPr="00E3194C">
        <w:rPr>
          <w:rFonts w:ascii="Aptos"/>
        </w:rPr>
        <w:t>27.</w:t>
      </w:r>
      <w:r w:rsidRPr="00E3194C">
        <w:rPr>
          <w:rFonts w:ascii="Aptos"/>
        </w:rPr>
        <w:tab/>
        <w:t xml:space="preserve">Ivry, S. L. </w:t>
      </w:r>
      <w:r w:rsidRPr="00E3194C">
        <w:rPr>
          <w:rFonts w:ascii="Aptos"/>
          <w:i/>
          <w:iCs/>
        </w:rPr>
        <w:t>et al.</w:t>
      </w:r>
      <w:r w:rsidRPr="00E3194C">
        <w:rPr>
          <w:rFonts w:ascii="Aptos"/>
        </w:rPr>
        <w:t xml:space="preserve"> Global Protease Activity Profiling Provides Differential Diagnosis of Pancreatic Cysts. </w:t>
      </w:r>
      <w:r w:rsidRPr="00E3194C">
        <w:rPr>
          <w:rFonts w:ascii="Aptos"/>
          <w:i/>
          <w:iCs/>
        </w:rPr>
        <w:t>Clinical Cancer Research</w:t>
      </w:r>
      <w:r w:rsidRPr="00E3194C">
        <w:rPr>
          <w:rFonts w:ascii="Aptos"/>
        </w:rPr>
        <w:t xml:space="preserve"> </w:t>
      </w:r>
      <w:r w:rsidRPr="00E3194C">
        <w:rPr>
          <w:rFonts w:ascii="Aptos"/>
          <w:b/>
          <w:bCs/>
        </w:rPr>
        <w:t>23</w:t>
      </w:r>
      <w:r w:rsidRPr="00E3194C">
        <w:rPr>
          <w:rFonts w:ascii="Aptos"/>
        </w:rPr>
        <w:t>, 4865–4874 (2017).</w:t>
      </w:r>
    </w:p>
    <w:p w14:paraId="7DF42D90" w14:textId="6B9A4F01" w:rsidR="00D973A3" w:rsidRPr="00041BFE" w:rsidRDefault="005B324E" w:rsidP="009644D8">
      <w:pPr>
        <w:pStyle w:val="Bibliography"/>
        <w:spacing w:line="240" w:lineRule="auto"/>
        <w:ind w:left="0" w:firstLine="0"/>
      </w:pPr>
      <w:r>
        <w:fldChar w:fldCharType="end"/>
      </w:r>
    </w:p>
    <w:sectPr w:rsidR="00D973A3" w:rsidRPr="00041BFE" w:rsidSect="00CF6E3A">
      <w:footerReference w:type="even" r:id="rId29"/>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225B03" w14:textId="77777777" w:rsidR="001C76D6" w:rsidRDefault="001C76D6" w:rsidP="00DA61FA">
      <w:r>
        <w:separator/>
      </w:r>
    </w:p>
  </w:endnote>
  <w:endnote w:type="continuationSeparator" w:id="0">
    <w:p w14:paraId="17EE9CB9" w14:textId="77777777" w:rsidR="001C76D6" w:rsidRDefault="001C76D6"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DE7C95" w14:textId="77777777" w:rsidR="001C76D6" w:rsidRDefault="001C76D6" w:rsidP="00DA61FA">
      <w:r>
        <w:separator/>
      </w:r>
    </w:p>
  </w:footnote>
  <w:footnote w:type="continuationSeparator" w:id="0">
    <w:p w14:paraId="40C03251" w14:textId="77777777" w:rsidR="001C76D6" w:rsidRDefault="001C76D6"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0EAAD4C2"/>
    <w:lvl w:ilvl="0" w:tplc="99025F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2"/>
  </w:num>
  <w:num w:numId="3" w16cid:durableId="615604953">
    <w:abstractNumId w:val="1"/>
  </w:num>
  <w:num w:numId="4" w16cid:durableId="316885757">
    <w:abstractNumId w:val="11"/>
  </w:num>
  <w:num w:numId="5" w16cid:durableId="180096626">
    <w:abstractNumId w:val="13"/>
  </w:num>
  <w:num w:numId="6" w16cid:durableId="2041394605">
    <w:abstractNumId w:val="16"/>
  </w:num>
  <w:num w:numId="7" w16cid:durableId="1086153979">
    <w:abstractNumId w:val="3"/>
  </w:num>
  <w:num w:numId="8" w16cid:durableId="1034307659">
    <w:abstractNumId w:val="4"/>
  </w:num>
  <w:num w:numId="9" w16cid:durableId="241304441">
    <w:abstractNumId w:val="14"/>
  </w:num>
  <w:num w:numId="10" w16cid:durableId="1387726943">
    <w:abstractNumId w:val="15"/>
  </w:num>
  <w:num w:numId="11" w16cid:durableId="1350183842">
    <w:abstractNumId w:val="10"/>
  </w:num>
  <w:num w:numId="12" w16cid:durableId="641466704">
    <w:abstractNumId w:val="2"/>
  </w:num>
  <w:num w:numId="13" w16cid:durableId="1574849049">
    <w:abstractNumId w:val="9"/>
  </w:num>
  <w:num w:numId="14" w16cid:durableId="1345590959">
    <w:abstractNumId w:val="8"/>
  </w:num>
  <w:num w:numId="15" w16cid:durableId="1642342633">
    <w:abstractNumId w:val="0"/>
  </w:num>
  <w:num w:numId="16" w16cid:durableId="2004435264">
    <w:abstractNumId w:val="7"/>
  </w:num>
  <w:num w:numId="17" w16cid:durableId="268360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4FD"/>
    <w:rsid w:val="00596302"/>
    <w:rsid w:val="005A0FAC"/>
    <w:rsid w:val="005A49F9"/>
    <w:rsid w:val="005A4A5A"/>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01A4"/>
    <w:rsid w:val="00682B71"/>
    <w:rsid w:val="00684E12"/>
    <w:rsid w:val="00684EFE"/>
    <w:rsid w:val="00687654"/>
    <w:rsid w:val="0069017E"/>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E0826"/>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5DF5"/>
    <w:rsid w:val="00946E87"/>
    <w:rsid w:val="00947535"/>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25DB"/>
    <w:rsid w:val="00B83030"/>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381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4F3B"/>
    <w:rsid w:val="00C36497"/>
    <w:rsid w:val="00C40DD3"/>
    <w:rsid w:val="00C41B23"/>
    <w:rsid w:val="00C427EA"/>
    <w:rsid w:val="00C52FDC"/>
    <w:rsid w:val="00C543E4"/>
    <w:rsid w:val="00C553B4"/>
    <w:rsid w:val="00C55A8D"/>
    <w:rsid w:val="00C56BAC"/>
    <w:rsid w:val="00C62B21"/>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conductor.org/packages/mspms" TargetMode="External"/><Relationship Id="rId13" Type="http://schemas.openxmlformats.org/officeDocument/2006/relationships/hyperlink" Target="https://github.com/baynec2/mspms" TargetMode="External"/><Relationship Id="rId18" Type="http://schemas.openxmlformats.org/officeDocument/2006/relationships/hyperlink" Target="https://github.com/baynec2/mspms_manuscript" TargetMode="External"/><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s://bioconductor.org/packages/mspms" TargetMode="External"/><Relationship Id="rId17" Type="http://schemas.openxmlformats.org/officeDocument/2006/relationships/hyperlink" Target="https://github.com/baynec2/mspms-manuscript"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bioconductor.org/packages/devel/bioc/vignettes/mspms/inst/doc/mspms_vignette.html" TargetMode="External"/><Relationship Id="rId20" Type="http://schemas.openxmlformats.org/officeDocument/2006/relationships/image" Target="media/image2.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ynec2/mspms-shiny" TargetMode="External"/><Relationship Id="rId24" Type="http://schemas.openxmlformats.org/officeDocument/2006/relationships/image" Target="media/image6.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5.emf"/><Relationship Id="rId28" Type="http://schemas.openxmlformats.org/officeDocument/2006/relationships/image" Target="media/image10.emf"/><Relationship Id="rId10" Type="http://schemas.openxmlformats.org/officeDocument/2006/relationships/hyperlink" Target="https://gonzalezlab.shinyapps.io/mspms_shiny/" TargetMode="External"/><Relationship Id="rId19" Type="http://schemas.openxmlformats.org/officeDocument/2006/relationships/image" Target="media/image1.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10</TotalTime>
  <Pages>39</Pages>
  <Words>13257</Words>
  <Characters>7557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14</cp:revision>
  <dcterms:created xsi:type="dcterms:W3CDTF">2024-12-03T18:34:00Z</dcterms:created>
  <dcterms:modified xsi:type="dcterms:W3CDTF">2024-12-0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SrCBsSG"/&gt;&lt;style id="http://www.zotero.org/styles/nature" hasBibliography="1" bibliographyStyleHasBeenSet="1"/&gt;&lt;prefs&gt;&lt;pref name="fieldType" value="Field"/&gt;&lt;/prefs&gt;&lt;/data&gt;</vt:lpwstr>
  </property>
</Properties>
</file>